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A105BB" w14:textId="77777777" w:rsidR="00FF76BB" w:rsidRPr="00547227" w:rsidRDefault="005E46A3" w:rsidP="00F33EB3">
      <w:pPr>
        <w:spacing w:line="480" w:lineRule="auto"/>
        <w:rPr>
          <w:rFonts w:ascii="Arial" w:hAnsi="Arial" w:cs="Arial"/>
          <w:szCs w:val="24"/>
          <w:lang w:val="en-GB"/>
        </w:rPr>
      </w:pPr>
      <w:r w:rsidRPr="00547227">
        <w:rPr>
          <w:rFonts w:ascii="Arial" w:hAnsi="Arial" w:cs="Arial"/>
          <w:szCs w:val="24"/>
          <w:lang w:val="en-GB"/>
        </w:rPr>
        <w:t>T</w:t>
      </w:r>
      <w:r w:rsidR="00E96925" w:rsidRPr="00547227">
        <w:rPr>
          <w:rFonts w:ascii="Arial" w:hAnsi="Arial" w:cs="Arial"/>
          <w:szCs w:val="24"/>
          <w:lang w:val="en-GB"/>
        </w:rPr>
        <w:t>esting hypothese</w:t>
      </w:r>
      <w:r w:rsidR="00FF76BB" w:rsidRPr="00547227">
        <w:rPr>
          <w:rFonts w:ascii="Arial" w:hAnsi="Arial" w:cs="Arial"/>
          <w:szCs w:val="24"/>
          <w:lang w:val="en-GB"/>
        </w:rPr>
        <w:t>s of brain size variation</w:t>
      </w:r>
      <w:r w:rsidRPr="00547227">
        <w:rPr>
          <w:rFonts w:ascii="Arial" w:hAnsi="Arial" w:cs="Arial"/>
          <w:szCs w:val="24"/>
          <w:lang w:val="en-GB"/>
        </w:rPr>
        <w:t xml:space="preserve"> using Bayesian comparative framework</w:t>
      </w:r>
      <w:r w:rsidR="00E96925" w:rsidRPr="00547227">
        <w:rPr>
          <w:rFonts w:ascii="Arial" w:hAnsi="Arial" w:cs="Arial"/>
          <w:szCs w:val="24"/>
          <w:lang w:val="en-GB"/>
        </w:rPr>
        <w:t>: the case of marsupials</w:t>
      </w:r>
    </w:p>
    <w:p w14:paraId="1665AB88" w14:textId="77777777" w:rsidR="00FF76BB" w:rsidRPr="00547227" w:rsidRDefault="00FF76BB" w:rsidP="00F33EB3">
      <w:pPr>
        <w:spacing w:line="480" w:lineRule="auto"/>
        <w:rPr>
          <w:rFonts w:ascii="Arial" w:hAnsi="Arial" w:cs="Arial"/>
          <w:szCs w:val="24"/>
          <w:lang w:val="en-GB"/>
        </w:rPr>
      </w:pPr>
      <w:r w:rsidRPr="00547227">
        <w:rPr>
          <w:rFonts w:ascii="Arial" w:hAnsi="Arial" w:cs="Arial"/>
          <w:szCs w:val="24"/>
          <w:lang w:val="en-GB"/>
        </w:rPr>
        <w:t>Orlin S. Todorov, Simone</w:t>
      </w:r>
      <w:r w:rsidR="000C102E" w:rsidRPr="00547227">
        <w:rPr>
          <w:rFonts w:ascii="Arial" w:hAnsi="Arial" w:cs="Arial"/>
          <w:szCs w:val="24"/>
          <w:lang w:val="en-GB"/>
        </w:rPr>
        <w:t xml:space="preserve"> P.</w:t>
      </w:r>
      <w:r w:rsidRPr="00547227">
        <w:rPr>
          <w:rFonts w:ascii="Arial" w:hAnsi="Arial" w:cs="Arial"/>
          <w:szCs w:val="24"/>
          <w:lang w:val="en-GB"/>
        </w:rPr>
        <w:t xml:space="preserve"> Blomberg, Vera Weisbecker</w:t>
      </w:r>
    </w:p>
    <w:p w14:paraId="557236A7" w14:textId="77777777" w:rsidR="005E46A3" w:rsidRPr="00547227" w:rsidRDefault="005E46A3" w:rsidP="00F33EB3">
      <w:pPr>
        <w:spacing w:line="480" w:lineRule="auto"/>
        <w:rPr>
          <w:rFonts w:ascii="Arial" w:hAnsi="Arial" w:cs="Arial"/>
          <w:szCs w:val="24"/>
          <w:lang w:val="en-GB"/>
        </w:rPr>
      </w:pPr>
    </w:p>
    <w:p w14:paraId="19A791FE" w14:textId="77777777" w:rsidR="005E46A3" w:rsidRPr="00547227" w:rsidRDefault="005E46A3" w:rsidP="00F33EB3">
      <w:pPr>
        <w:spacing w:line="480" w:lineRule="auto"/>
        <w:rPr>
          <w:rFonts w:ascii="Arial" w:hAnsi="Arial" w:cs="Arial"/>
          <w:szCs w:val="24"/>
          <w:lang w:val="en-GB"/>
        </w:rPr>
      </w:pPr>
      <w:r w:rsidRPr="00547227">
        <w:rPr>
          <w:rFonts w:ascii="Arial" w:hAnsi="Arial" w:cs="Arial"/>
          <w:szCs w:val="24"/>
          <w:lang w:val="en-GB"/>
        </w:rPr>
        <w:t>The University of Queensland, School of Biological Sciences</w:t>
      </w:r>
    </w:p>
    <w:p w14:paraId="4C987146" w14:textId="77777777" w:rsidR="00FF76BB" w:rsidRPr="00547227" w:rsidRDefault="00FF76BB" w:rsidP="00F33EB3">
      <w:pPr>
        <w:spacing w:line="480" w:lineRule="auto"/>
        <w:rPr>
          <w:rFonts w:ascii="Arial" w:hAnsi="Arial" w:cs="Arial"/>
          <w:szCs w:val="24"/>
          <w:lang w:val="en-GB"/>
        </w:rPr>
      </w:pPr>
    </w:p>
    <w:p w14:paraId="0F3E6685" w14:textId="77777777" w:rsidR="00467BD6"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Abstract</w:t>
      </w:r>
      <w:r w:rsidR="005E46A3" w:rsidRPr="00547227">
        <w:rPr>
          <w:rFonts w:ascii="Arial" w:hAnsi="Arial" w:cs="Arial"/>
          <w:sz w:val="24"/>
          <w:szCs w:val="24"/>
          <w:lang w:val="en-GB"/>
        </w:rPr>
        <w:t xml:space="preserve"> (150 words)</w:t>
      </w:r>
    </w:p>
    <w:p w14:paraId="67EFB8DB" w14:textId="77777777" w:rsidR="00552D5F"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Introduction</w:t>
      </w:r>
    </w:p>
    <w:p w14:paraId="7293A0C4" w14:textId="77777777" w:rsidR="00547227" w:rsidRPr="00547227" w:rsidRDefault="00547227" w:rsidP="00A32890">
      <w:pPr>
        <w:spacing w:line="480" w:lineRule="auto"/>
        <w:rPr>
          <w:rFonts w:ascii="Arial" w:hAnsi="Arial" w:cs="Arial"/>
          <w:szCs w:val="24"/>
          <w:lang w:val="en-GB"/>
        </w:rPr>
      </w:pPr>
    </w:p>
    <w:p w14:paraId="248B7F08" w14:textId="77777777" w:rsidR="00061BAA" w:rsidRPr="00547227" w:rsidRDefault="00A32890" w:rsidP="00A32890">
      <w:pPr>
        <w:spacing w:line="480" w:lineRule="auto"/>
        <w:rPr>
          <w:rFonts w:ascii="Arial" w:hAnsi="Arial" w:cs="Arial"/>
          <w:szCs w:val="24"/>
          <w:lang w:val="en-GB"/>
        </w:rPr>
      </w:pPr>
      <w:r w:rsidRPr="00547227">
        <w:rPr>
          <w:rFonts w:ascii="Arial" w:hAnsi="Arial" w:cs="Arial"/>
          <w:szCs w:val="24"/>
          <w:lang w:val="en-GB"/>
        </w:rPr>
        <w:t xml:space="preserve">Compared to other vertebrates, mammals have impressively large brains relative to body size (from now on, relative brain size). This is reflected by the advanced cognitive abilities </w:t>
      </w:r>
      <w:r w:rsidR="00CA63F6" w:rsidRPr="00547227">
        <w:rPr>
          <w:rFonts w:ascii="Arial" w:hAnsi="Arial" w:cs="Arial"/>
          <w:szCs w:val="24"/>
          <w:lang w:val="en-GB"/>
        </w:rPr>
        <w:t>within the</w:t>
      </w:r>
      <w:r w:rsidRPr="00547227">
        <w:rPr>
          <w:rFonts w:ascii="Arial" w:hAnsi="Arial" w:cs="Arial"/>
          <w:szCs w:val="24"/>
          <w:lang w:val="en-GB"/>
        </w:rPr>
        <w:t xml:space="preserve"> class and it is </w:t>
      </w:r>
      <w:r w:rsidR="00CA63F6" w:rsidRPr="00547227">
        <w:rPr>
          <w:rFonts w:ascii="Arial" w:hAnsi="Arial" w:cs="Arial"/>
          <w:szCs w:val="24"/>
          <w:lang w:val="en-GB"/>
        </w:rPr>
        <w:t>assumed</w:t>
      </w:r>
      <w:r w:rsidRPr="00547227">
        <w:rPr>
          <w:rFonts w:ascii="Arial" w:hAnsi="Arial" w:cs="Arial"/>
          <w:szCs w:val="24"/>
          <w:lang w:val="en-GB"/>
        </w:rPr>
        <w:t xml:space="preserve"> that this has, in part, selected for the increase</w:t>
      </w:r>
      <w:r w:rsidR="00CA63F6" w:rsidRPr="00547227">
        <w:rPr>
          <w:rFonts w:ascii="Arial" w:hAnsi="Arial" w:cs="Arial"/>
          <w:szCs w:val="24"/>
          <w:lang w:val="en-GB"/>
        </w:rPr>
        <w:t xml:space="preserve"> in relative brain size. Several selection-focused hypotheses has been put forward in an attempt to explain the increase in relative brain size and its subsequent fitness benefits in variety of cognitively demanding tasks. The ‘social-brain’ hypothesis suggests that increase in social complexity (such as social or foraging group size and mating system) can select for larger brain sizes, and particularly larger neocortex size. On the other hand, the ‘ecological brain’ hypothesis proposes that increase in cognitive demands related to ecological factors (diet, home range, predation pressure) can select for increase in relative brain size. </w:t>
      </w:r>
      <w:r w:rsidR="00F1513D" w:rsidRPr="00547227">
        <w:rPr>
          <w:rFonts w:ascii="Arial" w:hAnsi="Arial" w:cs="Arial"/>
          <w:szCs w:val="24"/>
          <w:lang w:val="en-GB"/>
        </w:rPr>
        <w:t>There exists also more general hypothesis regarding the evolution of brain variation which don’t associate relative size increase with particular behavioural parameters</w:t>
      </w:r>
      <w:r w:rsidR="00061BAA" w:rsidRPr="00547227">
        <w:rPr>
          <w:rFonts w:ascii="Arial" w:hAnsi="Arial" w:cs="Arial"/>
          <w:szCs w:val="24"/>
          <w:lang w:val="en-GB"/>
        </w:rPr>
        <w:t>. The ‘cognitive-buffer’ hypothesis</w:t>
      </w:r>
      <w:r w:rsidR="00F1513D" w:rsidRPr="00547227">
        <w:rPr>
          <w:rFonts w:ascii="Arial" w:hAnsi="Arial" w:cs="Arial"/>
          <w:szCs w:val="24"/>
          <w:lang w:val="en-GB"/>
        </w:rPr>
        <w:t xml:space="preserve"> claims that larger brains generally improve fitness </w:t>
      </w:r>
      <w:r w:rsidR="00F1513D" w:rsidRPr="00547227">
        <w:rPr>
          <w:rFonts w:ascii="Arial" w:hAnsi="Arial" w:cs="Arial"/>
          <w:szCs w:val="24"/>
          <w:lang w:val="en-GB"/>
        </w:rPr>
        <w:lastRenderedPageBreak/>
        <w:t xml:space="preserve">and survival, due to advantages related to </w:t>
      </w:r>
      <w:r w:rsidR="00061BAA" w:rsidRPr="00547227">
        <w:rPr>
          <w:rFonts w:ascii="Arial" w:hAnsi="Arial" w:cs="Arial"/>
          <w:szCs w:val="24"/>
          <w:lang w:val="en-GB"/>
        </w:rPr>
        <w:t>tackling novel and unpredictable environments and situations. Additionally, it has been proposed that the buffer function of the brain could result in the generation of positive feedback processes which can even accelerate brain evolution.</w:t>
      </w:r>
    </w:p>
    <w:p w14:paraId="16952B41" w14:textId="77777777" w:rsidR="00061BAA" w:rsidRPr="00547227" w:rsidRDefault="00061BAA" w:rsidP="00A32890">
      <w:pPr>
        <w:spacing w:line="480" w:lineRule="auto"/>
        <w:rPr>
          <w:rFonts w:ascii="Arial" w:hAnsi="Arial" w:cs="Arial"/>
          <w:szCs w:val="24"/>
          <w:lang w:val="en-GB"/>
        </w:rPr>
      </w:pPr>
      <w:r w:rsidRPr="00547227">
        <w:rPr>
          <w:rFonts w:ascii="Arial" w:hAnsi="Arial" w:cs="Arial"/>
          <w:szCs w:val="24"/>
          <w:lang w:val="en-GB"/>
        </w:rPr>
        <w:t>Another approach to studying brain variation focuses on the constraints of maintaining a large brain, which has been shown to be extremely metabolically costly. Generally dubbed the ‘expensive tissue’ hypothesis (or more specifically the ‘expensive brain’ hypothesis’) has been able to point to metabolic, maternal investment and general energetic constrains on the evolution of large brain size.</w:t>
      </w:r>
    </w:p>
    <w:p w14:paraId="73A90BD1" w14:textId="77777777" w:rsidR="00A32890" w:rsidRPr="00547227" w:rsidRDefault="00061BAA" w:rsidP="00A32890">
      <w:pPr>
        <w:spacing w:line="480" w:lineRule="auto"/>
        <w:rPr>
          <w:rFonts w:ascii="Arial" w:hAnsi="Arial" w:cs="Arial"/>
          <w:szCs w:val="24"/>
          <w:lang w:val="en-GB"/>
        </w:rPr>
      </w:pPr>
      <w:r w:rsidRPr="00547227">
        <w:rPr>
          <w:rFonts w:ascii="Arial" w:hAnsi="Arial" w:cs="Arial"/>
          <w:szCs w:val="24"/>
          <w:lang w:val="en-GB"/>
        </w:rPr>
        <w:t xml:space="preserve">Even though the two approaches to studying brain variation have many times been applied separately, a conclusive picture about the evolutionary processes shaping brain size can only be drawn by simultaneously investigating both the effects of selection pressures and the limitations imposed by developmental constraints. The same is valid for studies focusing only on particular constraint or selection, as many </w:t>
      </w:r>
      <w:r w:rsidR="00394863" w:rsidRPr="00547227">
        <w:rPr>
          <w:rFonts w:ascii="Arial" w:hAnsi="Arial" w:cs="Arial"/>
          <w:szCs w:val="24"/>
          <w:lang w:val="en-GB"/>
        </w:rPr>
        <w:t>times</w:t>
      </w:r>
      <w:r w:rsidRPr="00547227">
        <w:rPr>
          <w:rFonts w:ascii="Arial" w:hAnsi="Arial" w:cs="Arial"/>
          <w:szCs w:val="24"/>
          <w:lang w:val="en-GB"/>
        </w:rPr>
        <w:t xml:space="preserve"> such processes interact with each other – home range in related to mating systems, social group sizes are related to predation pressure, maternal investment is dependent on mating systems and</w:t>
      </w:r>
      <w:r w:rsidR="00D742DE" w:rsidRPr="00547227">
        <w:rPr>
          <w:rFonts w:ascii="Arial" w:hAnsi="Arial" w:cs="Arial"/>
          <w:szCs w:val="24"/>
          <w:lang w:val="en-GB"/>
        </w:rPr>
        <w:t xml:space="preserve"> energetic availability is dependent on diet.</w:t>
      </w:r>
    </w:p>
    <w:p w14:paraId="37373B66" w14:textId="77777777" w:rsidR="00060095" w:rsidRPr="00547227" w:rsidRDefault="00394863" w:rsidP="00A32890">
      <w:pPr>
        <w:spacing w:line="480" w:lineRule="auto"/>
        <w:rPr>
          <w:rFonts w:ascii="Arial" w:hAnsi="Arial" w:cs="Arial"/>
          <w:szCs w:val="24"/>
          <w:lang w:val="en-GB"/>
        </w:rPr>
      </w:pPr>
      <w:r w:rsidRPr="00547227">
        <w:rPr>
          <w:rFonts w:ascii="Arial" w:hAnsi="Arial" w:cs="Arial"/>
          <w:szCs w:val="24"/>
          <w:lang w:val="en-GB"/>
        </w:rPr>
        <w:t xml:space="preserve">A major drawback of most studies on brain size evolution is their almost exclusive focus on placental mammals. </w:t>
      </w:r>
      <w:r w:rsidR="00207EDB" w:rsidRPr="00547227">
        <w:rPr>
          <w:rFonts w:ascii="Arial" w:hAnsi="Arial" w:cs="Arial"/>
          <w:szCs w:val="24"/>
          <w:lang w:val="en-GB"/>
        </w:rPr>
        <w:t xml:space="preserve">Irrespective of the fact that all of the extremely-large brained mammals are placentals, it is known that in that infra-class the variation of life history and reproductive modes is so varied that these can be a significant confound. At the same time, marsupial mammals present another radiation of mammals with strikingly homogenous life histories and developmental regimes. They have diverged from placental mammals around 60 </w:t>
      </w:r>
      <w:proofErr w:type="spellStart"/>
      <w:r w:rsidR="00207EDB" w:rsidRPr="00547227">
        <w:rPr>
          <w:rFonts w:ascii="Arial" w:hAnsi="Arial" w:cs="Arial"/>
          <w:szCs w:val="24"/>
          <w:lang w:val="en-GB"/>
        </w:rPr>
        <w:t>mya</w:t>
      </w:r>
      <w:proofErr w:type="spellEnd"/>
      <w:r w:rsidR="00207EDB" w:rsidRPr="00547227">
        <w:rPr>
          <w:rFonts w:ascii="Arial" w:hAnsi="Arial" w:cs="Arial"/>
          <w:szCs w:val="24"/>
          <w:lang w:val="en-GB"/>
        </w:rPr>
        <w:t xml:space="preserve"> and altricial neonates are </w:t>
      </w:r>
      <w:r w:rsidR="00207EDB" w:rsidRPr="00547227">
        <w:rPr>
          <w:rFonts w:ascii="Arial" w:hAnsi="Arial" w:cs="Arial"/>
          <w:szCs w:val="24"/>
          <w:lang w:val="en-GB"/>
        </w:rPr>
        <w:lastRenderedPageBreak/>
        <w:t>born after very short gestation periods (12-30 days) and most receive little to no maternal investment. Moreover, marsupials exhibit a diverse array of social and mating systems, diet types, home ranges, cognitive abilities. They are distributed in various habitats with various levels of seasonality (New Guine</w:t>
      </w:r>
      <w:r w:rsidR="004B2A67" w:rsidRPr="00547227">
        <w:rPr>
          <w:rFonts w:ascii="Arial" w:hAnsi="Arial" w:cs="Arial"/>
          <w:szCs w:val="24"/>
          <w:lang w:val="en-GB"/>
        </w:rPr>
        <w:t>a</w:t>
      </w:r>
      <w:r w:rsidR="00207EDB" w:rsidRPr="00547227">
        <w:rPr>
          <w:rFonts w:ascii="Arial" w:hAnsi="Arial" w:cs="Arial"/>
          <w:szCs w:val="24"/>
          <w:lang w:val="en-GB"/>
        </w:rPr>
        <w:t>, Australia and the Americas)</w:t>
      </w:r>
      <w:r w:rsidR="004B2A67" w:rsidRPr="00547227">
        <w:rPr>
          <w:rFonts w:ascii="Arial" w:hAnsi="Arial" w:cs="Arial"/>
          <w:szCs w:val="24"/>
          <w:lang w:val="en-GB"/>
        </w:rPr>
        <w:t>. This unique combination of reproductive homogeneity and ecological, behavioural and social diversity, makes marsupials perfectly suited for testing hypothesis about brain size evolution.</w:t>
      </w:r>
    </w:p>
    <w:p w14:paraId="5CEE963D" w14:textId="77777777" w:rsidR="00A32890" w:rsidRPr="00547227" w:rsidRDefault="00060095" w:rsidP="00060095">
      <w:pPr>
        <w:spacing w:line="480" w:lineRule="auto"/>
        <w:rPr>
          <w:rFonts w:ascii="Arial" w:hAnsi="Arial" w:cs="Arial"/>
          <w:szCs w:val="24"/>
          <w:lang w:val="en-GB"/>
        </w:rPr>
      </w:pPr>
      <w:r w:rsidRPr="00547227">
        <w:rPr>
          <w:rFonts w:ascii="Arial" w:hAnsi="Arial" w:cs="Arial"/>
          <w:szCs w:val="24"/>
          <w:lang w:val="en-GB"/>
        </w:rPr>
        <w:t>The current study builds upon previous studies focused on marsupials by making use of the most comprehensive dataset of marsupial species (176 from all known habitats). Using novel advances in phylogenetic comparative methods, data imputation technique and analysis of rate of evolution, we test several hypothesis of brain evolution, including some that have not been tested in the infra-class before. To our knowledge, this is the most comprehensive study on marsupial brain evolution to date, and the only one applying phylogenetically informed imputation techniques and Bayesian statistical methods.</w:t>
      </w:r>
    </w:p>
    <w:p w14:paraId="4806885D" w14:textId="77777777" w:rsidR="00547227" w:rsidRPr="00547227" w:rsidRDefault="00547227" w:rsidP="00060095">
      <w:pPr>
        <w:pStyle w:val="Heading1"/>
        <w:spacing w:line="480" w:lineRule="auto"/>
        <w:rPr>
          <w:rStyle w:val="Heading1Char"/>
          <w:rFonts w:ascii="Arial" w:hAnsi="Arial" w:cs="Arial"/>
          <w:sz w:val="24"/>
          <w:szCs w:val="24"/>
          <w:lang w:val="en-GB"/>
        </w:rPr>
      </w:pPr>
    </w:p>
    <w:p w14:paraId="3DAA2855" w14:textId="77777777" w:rsidR="00152BEF" w:rsidRPr="00547227" w:rsidRDefault="00152BEF" w:rsidP="00060095">
      <w:pPr>
        <w:pStyle w:val="Heading1"/>
        <w:spacing w:line="480" w:lineRule="auto"/>
        <w:rPr>
          <w:rFonts w:ascii="Arial" w:hAnsi="Arial" w:cs="Arial"/>
          <w:sz w:val="24"/>
          <w:szCs w:val="24"/>
          <w:lang w:val="en-GB"/>
        </w:rPr>
      </w:pPr>
      <w:r w:rsidRPr="00547227">
        <w:rPr>
          <w:rStyle w:val="Heading1Char"/>
          <w:rFonts w:ascii="Arial" w:hAnsi="Arial" w:cs="Arial"/>
          <w:sz w:val="24"/>
          <w:szCs w:val="24"/>
          <w:lang w:val="en-GB"/>
        </w:rPr>
        <w:t>Significance</w:t>
      </w:r>
      <w:r w:rsidRPr="00547227">
        <w:rPr>
          <w:rFonts w:ascii="Arial" w:hAnsi="Arial" w:cs="Arial"/>
          <w:sz w:val="24"/>
          <w:szCs w:val="24"/>
          <w:lang w:val="en-GB"/>
        </w:rPr>
        <w:t xml:space="preserve"> box</w:t>
      </w:r>
    </w:p>
    <w:p w14:paraId="43DA28D5" w14:textId="77777777" w:rsidR="00060095" w:rsidRPr="00547227" w:rsidRDefault="00060095" w:rsidP="00060095">
      <w:pPr>
        <w:spacing w:line="480" w:lineRule="auto"/>
        <w:rPr>
          <w:lang w:val="en-GB"/>
        </w:rPr>
      </w:pPr>
      <w:r w:rsidRPr="00547227">
        <w:rPr>
          <w:rFonts w:ascii="Arial" w:hAnsi="Arial" w:cs="Arial"/>
          <w:szCs w:val="24"/>
          <w:lang w:val="en-GB"/>
        </w:rPr>
        <w:t xml:space="preserve">The most comprehensive study on marsupial brain evolution to date including data on 176 species from Australia, New Guinea and the Americas. We are applying phylogenetically informed imputation techniques and Bayesian statistical methods for the first time in such studies and are confirming previous findings (brain size is constrained by maternal </w:t>
      </w:r>
      <w:r w:rsidR="005916AC" w:rsidRPr="00547227">
        <w:rPr>
          <w:rFonts w:ascii="Arial" w:hAnsi="Arial" w:cs="Arial"/>
          <w:szCs w:val="24"/>
          <w:lang w:val="en-GB"/>
        </w:rPr>
        <w:t>investment;</w:t>
      </w:r>
      <w:r w:rsidRPr="00547227">
        <w:rPr>
          <w:rFonts w:ascii="Arial" w:hAnsi="Arial" w:cs="Arial"/>
          <w:szCs w:val="24"/>
          <w:lang w:val="en-GB"/>
        </w:rPr>
        <w:t xml:space="preserve"> NG marsupials have larger relative brains) and contributing with several new findings (</w:t>
      </w:r>
      <w:r w:rsidR="005916AC" w:rsidRPr="00547227">
        <w:rPr>
          <w:rFonts w:ascii="Arial" w:hAnsi="Arial" w:cs="Arial"/>
          <w:szCs w:val="24"/>
          <w:lang w:val="en-GB"/>
        </w:rPr>
        <w:t>vulnerability</w:t>
      </w:r>
      <w:r w:rsidRPr="00547227">
        <w:rPr>
          <w:rFonts w:ascii="Arial" w:hAnsi="Arial" w:cs="Arial"/>
          <w:szCs w:val="24"/>
          <w:lang w:val="en-GB"/>
        </w:rPr>
        <w:t xml:space="preserve"> is related to brain size and providing details on the rate of evolution in different marsupial radiations). </w:t>
      </w:r>
      <w:r w:rsidRPr="00547227">
        <w:rPr>
          <w:rFonts w:ascii="Arial" w:hAnsi="Arial" w:cs="Arial"/>
          <w:szCs w:val="24"/>
          <w:lang w:val="en-GB"/>
        </w:rPr>
        <w:lastRenderedPageBreak/>
        <w:t xml:space="preserve">Additionally, we provide a framework for Bayesian analysis of brain size evolution, incorporating data imputations for the first time.  </w:t>
      </w:r>
    </w:p>
    <w:p w14:paraId="235D590F" w14:textId="77777777" w:rsidR="00060095" w:rsidRPr="00547227" w:rsidRDefault="00060095" w:rsidP="00060095">
      <w:pPr>
        <w:rPr>
          <w:lang w:val="en-GB"/>
        </w:rPr>
      </w:pPr>
    </w:p>
    <w:p w14:paraId="4F2E5A95" w14:textId="77777777" w:rsidR="00552D5F"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Results</w:t>
      </w:r>
    </w:p>
    <w:p w14:paraId="4055E091" w14:textId="77777777" w:rsidR="00F32C9E" w:rsidRPr="00547227" w:rsidRDefault="00F32C9E" w:rsidP="00F32C9E">
      <w:pPr>
        <w:pStyle w:val="Heading2"/>
        <w:rPr>
          <w:rFonts w:ascii="Arial" w:hAnsi="Arial" w:cs="Arial"/>
          <w:lang w:val="en-GB"/>
        </w:rPr>
      </w:pPr>
      <w:r w:rsidRPr="00547227">
        <w:rPr>
          <w:rFonts w:ascii="Arial" w:hAnsi="Arial" w:cs="Arial"/>
          <w:lang w:val="en-GB"/>
        </w:rPr>
        <w:t>Ancestral state estimations</w:t>
      </w:r>
    </w:p>
    <w:p w14:paraId="3994FDBB" w14:textId="77777777" w:rsidR="00D32CA6" w:rsidRPr="00547227" w:rsidRDefault="00D32CA6" w:rsidP="00F32C9E">
      <w:pPr>
        <w:spacing w:line="480" w:lineRule="auto"/>
        <w:rPr>
          <w:rFonts w:ascii="Arial" w:hAnsi="Arial" w:cs="Arial"/>
          <w:szCs w:val="24"/>
          <w:lang w:val="en-GB"/>
        </w:rPr>
      </w:pPr>
      <w:r w:rsidRPr="00547227">
        <w:rPr>
          <w:rFonts w:ascii="Arial" w:hAnsi="Arial" w:cs="Arial"/>
          <w:szCs w:val="24"/>
          <w:lang w:val="en-GB"/>
        </w:rPr>
        <w:t>Show ANC on residuals (vs absolute?)</w:t>
      </w:r>
      <w:r w:rsidR="000878F4" w:rsidRPr="00547227">
        <w:rPr>
          <w:rFonts w:ascii="Arial" w:hAnsi="Arial" w:cs="Arial"/>
          <w:szCs w:val="24"/>
          <w:lang w:val="en-GB"/>
        </w:rPr>
        <w:t xml:space="preserve"> (Figure 1)</w:t>
      </w:r>
    </w:p>
    <w:p w14:paraId="23D6CDB8" w14:textId="77777777" w:rsidR="00364D85" w:rsidRPr="00547227" w:rsidRDefault="00364D85" w:rsidP="00F33EB3">
      <w:pPr>
        <w:pStyle w:val="Heading2"/>
        <w:spacing w:line="480" w:lineRule="auto"/>
        <w:rPr>
          <w:rFonts w:ascii="Arial" w:hAnsi="Arial" w:cs="Arial"/>
          <w:sz w:val="24"/>
          <w:szCs w:val="24"/>
          <w:lang w:val="en-GB"/>
        </w:rPr>
      </w:pPr>
      <w:proofErr w:type="spellStart"/>
      <w:r w:rsidRPr="00547227">
        <w:rPr>
          <w:rFonts w:ascii="Arial" w:hAnsi="Arial" w:cs="Arial"/>
          <w:sz w:val="24"/>
          <w:szCs w:val="24"/>
          <w:lang w:val="en-GB"/>
        </w:rPr>
        <w:t>MCMCglmm</w:t>
      </w:r>
      <w:proofErr w:type="spellEnd"/>
      <w:r w:rsidRPr="00547227">
        <w:rPr>
          <w:rFonts w:ascii="Arial" w:hAnsi="Arial" w:cs="Arial"/>
          <w:sz w:val="24"/>
          <w:szCs w:val="24"/>
          <w:lang w:val="en-GB"/>
        </w:rPr>
        <w:t xml:space="preserve"> models:</w:t>
      </w:r>
    </w:p>
    <w:p w14:paraId="029EDD12"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Developmental model</w:t>
      </w:r>
    </w:p>
    <w:p w14:paraId="2393AB1F" w14:textId="77777777"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 xml:space="preserve">The developmental model included litter size and weaning age as predictors. </w:t>
      </w:r>
      <w:r w:rsidR="00624706" w:rsidRPr="00547227">
        <w:rPr>
          <w:rFonts w:ascii="Arial" w:hAnsi="Arial" w:cs="Arial"/>
          <w:szCs w:val="24"/>
          <w:lang w:val="en-GB"/>
        </w:rPr>
        <w:t xml:space="preserve">Weaning age did not show </w:t>
      </w:r>
      <w:r w:rsidRPr="00547227">
        <w:rPr>
          <w:rFonts w:ascii="Arial" w:hAnsi="Arial" w:cs="Arial"/>
          <w:szCs w:val="24"/>
          <w:lang w:val="en-GB"/>
        </w:rPr>
        <w:t xml:space="preserve">a pronounced effect on brain size, but litter size had </w:t>
      </w:r>
      <w:r w:rsidR="00624706" w:rsidRPr="00547227">
        <w:rPr>
          <w:rFonts w:ascii="Arial" w:hAnsi="Arial" w:cs="Arial"/>
          <w:szCs w:val="24"/>
          <w:lang w:val="en-GB"/>
        </w:rPr>
        <w:t xml:space="preserve">a </w:t>
      </w:r>
      <w:r w:rsidRPr="00547227">
        <w:rPr>
          <w:rFonts w:ascii="Arial" w:hAnsi="Arial" w:cs="Arial"/>
          <w:szCs w:val="24"/>
          <w:lang w:val="en-GB"/>
        </w:rPr>
        <w:t>negative effect (9</w:t>
      </w:r>
      <w:r w:rsidR="00624706" w:rsidRPr="00547227">
        <w:rPr>
          <w:rFonts w:ascii="Arial" w:hAnsi="Arial" w:cs="Arial"/>
          <w:szCs w:val="24"/>
          <w:lang w:val="en-GB"/>
        </w:rPr>
        <w:t>5</w:t>
      </w:r>
      <w:r w:rsidRPr="00547227">
        <w:rPr>
          <w:rFonts w:ascii="Arial" w:hAnsi="Arial" w:cs="Arial"/>
          <w:szCs w:val="24"/>
          <w:lang w:val="en-GB"/>
        </w:rPr>
        <w:t>.</w:t>
      </w:r>
      <w:r w:rsidR="00624706" w:rsidRPr="00547227">
        <w:rPr>
          <w:rFonts w:ascii="Arial" w:hAnsi="Arial" w:cs="Arial"/>
          <w:szCs w:val="24"/>
          <w:lang w:val="en-GB"/>
        </w:rPr>
        <w:t>88</w:t>
      </w:r>
      <w:r w:rsidRPr="00547227">
        <w:rPr>
          <w:rFonts w:ascii="Arial" w:hAnsi="Arial" w:cs="Arial"/>
          <w:szCs w:val="24"/>
          <w:lang w:val="en-GB"/>
        </w:rPr>
        <w:t xml:space="preserve">% of the posterior </w:t>
      </w:r>
      <w:r w:rsidR="009B246D" w:rsidRPr="00547227">
        <w:rPr>
          <w:rFonts w:ascii="Arial" w:hAnsi="Arial" w:cs="Arial"/>
          <w:szCs w:val="24"/>
          <w:lang w:val="en-GB"/>
        </w:rPr>
        <w:t>distribution</w:t>
      </w:r>
      <w:r w:rsidRPr="00547227">
        <w:rPr>
          <w:rFonts w:ascii="Arial" w:hAnsi="Arial" w:cs="Arial"/>
          <w:szCs w:val="24"/>
          <w:lang w:val="en-GB"/>
        </w:rPr>
        <w:t xml:space="preserve"> </w:t>
      </w:r>
      <w:r w:rsidR="00AF73FE" w:rsidRPr="00547227">
        <w:rPr>
          <w:rFonts w:ascii="Arial" w:hAnsi="Arial" w:cs="Arial"/>
          <w:szCs w:val="24"/>
          <w:lang w:val="en-GB"/>
        </w:rPr>
        <w:t>below</w:t>
      </w:r>
      <w:r w:rsidRPr="00547227">
        <w:rPr>
          <w:rFonts w:ascii="Arial" w:hAnsi="Arial" w:cs="Arial"/>
          <w:szCs w:val="24"/>
          <w:lang w:val="en-GB"/>
        </w:rPr>
        <w:t xml:space="preserve"> zero, β = -0.0</w:t>
      </w:r>
      <w:r w:rsidR="00B43282" w:rsidRPr="00547227">
        <w:rPr>
          <w:rFonts w:ascii="Arial" w:hAnsi="Arial" w:cs="Arial"/>
          <w:szCs w:val="24"/>
          <w:lang w:val="en-GB"/>
        </w:rPr>
        <w:t>86</w:t>
      </w:r>
      <w:r w:rsidRPr="00547227">
        <w:rPr>
          <w:rFonts w:ascii="Arial" w:hAnsi="Arial" w:cs="Arial"/>
          <w:szCs w:val="24"/>
          <w:lang w:val="en-GB"/>
        </w:rPr>
        <w:t>, SE=0.0</w:t>
      </w:r>
      <w:r w:rsidR="00B43282" w:rsidRPr="00547227">
        <w:rPr>
          <w:rFonts w:ascii="Arial" w:hAnsi="Arial" w:cs="Arial"/>
          <w:szCs w:val="24"/>
          <w:lang w:val="en-GB"/>
        </w:rPr>
        <w:t>52</w:t>
      </w:r>
      <w:r w:rsidRPr="00547227">
        <w:rPr>
          <w:rFonts w:ascii="Arial" w:hAnsi="Arial" w:cs="Arial"/>
          <w:szCs w:val="24"/>
          <w:lang w:val="en-GB"/>
        </w:rPr>
        <w:t>).</w:t>
      </w:r>
    </w:p>
    <w:p w14:paraId="731884D9"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Environmental model</w:t>
      </w:r>
    </w:p>
    <w:p w14:paraId="0EAD7FB5" w14:textId="77777777"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Predictors in this model included activity period, shelter safety, arboreality, diet and home range. We did not find any effect of any</w:t>
      </w:r>
      <w:r w:rsidR="009B246D" w:rsidRPr="00547227">
        <w:rPr>
          <w:rFonts w:ascii="Arial" w:hAnsi="Arial" w:cs="Arial"/>
          <w:szCs w:val="24"/>
          <w:lang w:val="en-GB"/>
        </w:rPr>
        <w:t xml:space="preserve"> of the</w:t>
      </w:r>
      <w:r w:rsidRPr="00547227">
        <w:rPr>
          <w:rFonts w:ascii="Arial" w:hAnsi="Arial" w:cs="Arial"/>
          <w:szCs w:val="24"/>
          <w:lang w:val="en-GB"/>
        </w:rPr>
        <w:t xml:space="preserve"> predictor</w:t>
      </w:r>
      <w:r w:rsidR="009B246D" w:rsidRPr="00547227">
        <w:rPr>
          <w:rFonts w:ascii="Arial" w:hAnsi="Arial" w:cs="Arial"/>
          <w:szCs w:val="24"/>
          <w:lang w:val="en-GB"/>
        </w:rPr>
        <w:t>s</w:t>
      </w:r>
      <w:r w:rsidRPr="00547227">
        <w:rPr>
          <w:rFonts w:ascii="Arial" w:hAnsi="Arial" w:cs="Arial"/>
          <w:szCs w:val="24"/>
          <w:lang w:val="en-GB"/>
        </w:rPr>
        <w:t xml:space="preserve"> on brain size.</w:t>
      </w:r>
    </w:p>
    <w:p w14:paraId="3108F46F"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Social model</w:t>
      </w:r>
    </w:p>
    <w:p w14:paraId="3F960A36" w14:textId="77777777"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 xml:space="preserve">Predictors in this model were group living, parental care, mating system and populations size. None of them had </w:t>
      </w:r>
      <w:r w:rsidR="009B246D" w:rsidRPr="00547227">
        <w:rPr>
          <w:rFonts w:ascii="Arial" w:hAnsi="Arial" w:cs="Arial"/>
          <w:szCs w:val="24"/>
          <w:lang w:val="en-GB"/>
        </w:rPr>
        <w:t>any</w:t>
      </w:r>
      <w:r w:rsidR="00E96925" w:rsidRPr="00547227">
        <w:rPr>
          <w:rFonts w:ascii="Arial" w:hAnsi="Arial" w:cs="Arial"/>
          <w:szCs w:val="24"/>
          <w:lang w:val="en-GB"/>
        </w:rPr>
        <w:t xml:space="preserve"> clear</w:t>
      </w:r>
      <w:r w:rsidR="009B246D" w:rsidRPr="00547227">
        <w:rPr>
          <w:rFonts w:ascii="Arial" w:hAnsi="Arial" w:cs="Arial"/>
          <w:szCs w:val="24"/>
          <w:lang w:val="en-GB"/>
        </w:rPr>
        <w:t xml:space="preserve"> effect on brain size.</w:t>
      </w:r>
    </w:p>
    <w:p w14:paraId="7A1282D2"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Metabolic model</w:t>
      </w:r>
    </w:p>
    <w:p w14:paraId="33319DE3"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The model revealed no effect of field metabolic rate on brain size, including no interaction between body size an</w:t>
      </w:r>
      <w:r w:rsidR="008A171E" w:rsidRPr="00547227">
        <w:rPr>
          <w:rFonts w:ascii="Arial" w:hAnsi="Arial" w:cs="Arial"/>
          <w:szCs w:val="24"/>
          <w:lang w:val="en-GB"/>
        </w:rPr>
        <w:t>d</w:t>
      </w:r>
      <w:r w:rsidRPr="00547227">
        <w:rPr>
          <w:rFonts w:ascii="Arial" w:hAnsi="Arial" w:cs="Arial"/>
          <w:szCs w:val="24"/>
          <w:lang w:val="en-GB"/>
        </w:rPr>
        <w:t xml:space="preserve"> metabolic rate.</w:t>
      </w:r>
    </w:p>
    <w:p w14:paraId="1182E103"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Hibernation model</w:t>
      </w:r>
    </w:p>
    <w:p w14:paraId="64FEF7DF"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Torpor had no effect on brain size, including no interaction between body size and torpor.</w:t>
      </w:r>
    </w:p>
    <w:p w14:paraId="2478004D"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lastRenderedPageBreak/>
        <w:t>Play model</w:t>
      </w:r>
    </w:p>
    <w:p w14:paraId="2AB05F18" w14:textId="77777777" w:rsidR="00F21D3F" w:rsidRPr="00547227" w:rsidRDefault="009B246D" w:rsidP="00F33EB3">
      <w:pPr>
        <w:spacing w:line="480" w:lineRule="auto"/>
        <w:rPr>
          <w:rFonts w:ascii="Arial" w:hAnsi="Arial" w:cs="Arial"/>
          <w:szCs w:val="24"/>
          <w:lang w:val="en-GB"/>
        </w:rPr>
      </w:pPr>
      <w:r w:rsidRPr="00547227">
        <w:rPr>
          <w:rFonts w:ascii="Arial" w:hAnsi="Arial" w:cs="Arial"/>
          <w:szCs w:val="24"/>
          <w:lang w:val="en-GB"/>
        </w:rPr>
        <w:t>Species with larger brain sizes did not exhibit more or more complex pla</w:t>
      </w:r>
      <w:r w:rsidR="00E96925" w:rsidRPr="00547227">
        <w:rPr>
          <w:rFonts w:ascii="Arial" w:hAnsi="Arial" w:cs="Arial"/>
          <w:szCs w:val="24"/>
          <w:lang w:val="en-GB"/>
        </w:rPr>
        <w:t>y behaviour compared to smaller-</w:t>
      </w:r>
      <w:r w:rsidRPr="00547227">
        <w:rPr>
          <w:rFonts w:ascii="Arial" w:hAnsi="Arial" w:cs="Arial"/>
          <w:szCs w:val="24"/>
          <w:lang w:val="en-GB"/>
        </w:rPr>
        <w:t>brained species. The interaction between body size and play behaviour also did not reveal any effect of brain size.</w:t>
      </w:r>
    </w:p>
    <w:p w14:paraId="4B3CDC62"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Vulnerability model</w:t>
      </w:r>
    </w:p>
    <w:p w14:paraId="78DF6C12" w14:textId="77777777" w:rsidR="009B246D" w:rsidRPr="00547227" w:rsidRDefault="00AF73FE" w:rsidP="00F33EB3">
      <w:pPr>
        <w:spacing w:line="480" w:lineRule="auto"/>
        <w:rPr>
          <w:rFonts w:ascii="Arial" w:hAnsi="Arial" w:cs="Arial"/>
          <w:szCs w:val="24"/>
          <w:lang w:val="en-GB"/>
        </w:rPr>
      </w:pPr>
      <w:r w:rsidRPr="00547227">
        <w:rPr>
          <w:rFonts w:ascii="Arial" w:hAnsi="Arial" w:cs="Arial"/>
          <w:szCs w:val="24"/>
          <w:lang w:val="en-GB"/>
        </w:rPr>
        <w:t xml:space="preserve">Vulnerable, endangered, rare, declining or </w:t>
      </w:r>
      <w:r w:rsidR="009B246D" w:rsidRPr="00547227">
        <w:rPr>
          <w:rFonts w:ascii="Arial" w:hAnsi="Arial" w:cs="Arial"/>
          <w:szCs w:val="24"/>
          <w:lang w:val="en-GB"/>
        </w:rPr>
        <w:t>species</w:t>
      </w:r>
      <w:r w:rsidRPr="00547227">
        <w:rPr>
          <w:rFonts w:ascii="Arial" w:hAnsi="Arial" w:cs="Arial"/>
          <w:szCs w:val="24"/>
          <w:lang w:val="en-GB"/>
        </w:rPr>
        <w:t xml:space="preserve"> with very limited habitats</w:t>
      </w:r>
      <w:r w:rsidR="009B246D" w:rsidRPr="00547227">
        <w:rPr>
          <w:rFonts w:ascii="Arial" w:hAnsi="Arial" w:cs="Arial"/>
          <w:szCs w:val="24"/>
          <w:lang w:val="en-GB"/>
        </w:rPr>
        <w:t xml:space="preserve"> were shown to have </w:t>
      </w:r>
      <w:r w:rsidR="008A171E" w:rsidRPr="00547227">
        <w:rPr>
          <w:rFonts w:ascii="Arial" w:hAnsi="Arial" w:cs="Arial"/>
          <w:szCs w:val="24"/>
          <w:lang w:val="en-GB"/>
        </w:rPr>
        <w:t>slightly smaller</w:t>
      </w:r>
      <w:r w:rsidR="009B246D" w:rsidRPr="00547227">
        <w:rPr>
          <w:rFonts w:ascii="Arial" w:hAnsi="Arial" w:cs="Arial"/>
          <w:szCs w:val="24"/>
          <w:lang w:val="en-GB"/>
        </w:rPr>
        <w:t xml:space="preserve"> brains</w:t>
      </w:r>
      <w:r w:rsidR="00B43282" w:rsidRPr="00547227">
        <w:rPr>
          <w:rFonts w:ascii="Arial" w:hAnsi="Arial" w:cs="Arial"/>
          <w:szCs w:val="24"/>
          <w:lang w:val="en-GB"/>
        </w:rPr>
        <w:t xml:space="preserve"> (96.08 of the posterior distribution below zero, β = -0.14, SE=0.081)</w:t>
      </w:r>
      <w:r w:rsidR="009B246D" w:rsidRPr="00547227">
        <w:rPr>
          <w:rFonts w:ascii="Arial" w:hAnsi="Arial" w:cs="Arial"/>
          <w:szCs w:val="24"/>
          <w:lang w:val="en-GB"/>
        </w:rPr>
        <w:t xml:space="preserve">, </w:t>
      </w:r>
      <w:r w:rsidR="008A171E" w:rsidRPr="00547227">
        <w:rPr>
          <w:rFonts w:ascii="Arial" w:hAnsi="Arial" w:cs="Arial"/>
          <w:szCs w:val="24"/>
          <w:lang w:val="en-GB"/>
        </w:rPr>
        <w:t>but when the interaction with body size is taken into account</w:t>
      </w:r>
      <w:r w:rsidR="00B43282" w:rsidRPr="00547227">
        <w:rPr>
          <w:rFonts w:ascii="Arial" w:hAnsi="Arial" w:cs="Arial"/>
          <w:szCs w:val="24"/>
          <w:lang w:val="en-GB"/>
        </w:rPr>
        <w:t xml:space="preserve"> the relationship becomes positive </w:t>
      </w:r>
      <w:r w:rsidR="009B246D" w:rsidRPr="00547227">
        <w:rPr>
          <w:rFonts w:ascii="Arial" w:hAnsi="Arial" w:cs="Arial"/>
          <w:szCs w:val="24"/>
          <w:lang w:val="en-GB"/>
        </w:rPr>
        <w:t>(9</w:t>
      </w:r>
      <w:r w:rsidR="00B43282" w:rsidRPr="00547227">
        <w:rPr>
          <w:rFonts w:ascii="Arial" w:hAnsi="Arial" w:cs="Arial"/>
          <w:szCs w:val="24"/>
          <w:lang w:val="en-GB"/>
        </w:rPr>
        <w:t>6</w:t>
      </w:r>
      <w:r w:rsidR="009B246D" w:rsidRPr="00547227">
        <w:rPr>
          <w:rFonts w:ascii="Arial" w:hAnsi="Arial" w:cs="Arial"/>
          <w:szCs w:val="24"/>
          <w:lang w:val="en-GB"/>
        </w:rPr>
        <w:t>.</w:t>
      </w:r>
      <w:r w:rsidR="00B43282" w:rsidRPr="00547227">
        <w:rPr>
          <w:rFonts w:ascii="Arial" w:hAnsi="Arial" w:cs="Arial"/>
          <w:szCs w:val="24"/>
          <w:lang w:val="en-GB"/>
        </w:rPr>
        <w:t>94</w:t>
      </w:r>
      <w:r w:rsidR="009B246D" w:rsidRPr="00547227">
        <w:rPr>
          <w:rFonts w:ascii="Arial" w:hAnsi="Arial" w:cs="Arial"/>
          <w:szCs w:val="24"/>
          <w:lang w:val="en-GB"/>
        </w:rPr>
        <w:t>% of the posterior distribution above zero, β = 0.0</w:t>
      </w:r>
      <w:r w:rsidR="00B43282" w:rsidRPr="00547227">
        <w:rPr>
          <w:rFonts w:ascii="Arial" w:hAnsi="Arial" w:cs="Arial"/>
          <w:szCs w:val="24"/>
          <w:lang w:val="en-GB"/>
        </w:rPr>
        <w:t>23</w:t>
      </w:r>
      <w:r w:rsidR="009B246D" w:rsidRPr="00547227">
        <w:rPr>
          <w:rFonts w:ascii="Arial" w:hAnsi="Arial" w:cs="Arial"/>
          <w:szCs w:val="24"/>
          <w:lang w:val="en-GB"/>
        </w:rPr>
        <w:t>, SE=0.0</w:t>
      </w:r>
      <w:r w:rsidR="00B43282" w:rsidRPr="00547227">
        <w:rPr>
          <w:rFonts w:ascii="Arial" w:hAnsi="Arial" w:cs="Arial"/>
          <w:szCs w:val="24"/>
          <w:lang w:val="en-GB"/>
        </w:rPr>
        <w:t>12</w:t>
      </w:r>
      <w:r w:rsidR="009B246D" w:rsidRPr="00547227">
        <w:rPr>
          <w:rFonts w:ascii="Arial" w:hAnsi="Arial" w:cs="Arial"/>
          <w:szCs w:val="24"/>
          <w:lang w:val="en-GB"/>
        </w:rPr>
        <w:t>).</w:t>
      </w:r>
    </w:p>
    <w:p w14:paraId="2E41F1E4"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Origin model</w:t>
      </w:r>
    </w:p>
    <w:p w14:paraId="32E97B57"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 xml:space="preserve">Species from New Guinea were </w:t>
      </w:r>
      <w:r w:rsidR="00AF73FE" w:rsidRPr="00547227">
        <w:rPr>
          <w:rFonts w:ascii="Arial" w:hAnsi="Arial" w:cs="Arial"/>
          <w:szCs w:val="24"/>
          <w:lang w:val="en-GB"/>
        </w:rPr>
        <w:t>shown to have larger brains</w:t>
      </w:r>
      <w:r w:rsidRPr="00547227">
        <w:rPr>
          <w:rFonts w:ascii="Arial" w:hAnsi="Arial" w:cs="Arial"/>
          <w:szCs w:val="24"/>
          <w:lang w:val="en-GB"/>
        </w:rPr>
        <w:t xml:space="preserve"> </w:t>
      </w:r>
      <w:r w:rsidR="00AF73FE" w:rsidRPr="00547227">
        <w:rPr>
          <w:rFonts w:ascii="Arial" w:hAnsi="Arial" w:cs="Arial"/>
          <w:szCs w:val="24"/>
          <w:lang w:val="en-GB"/>
        </w:rPr>
        <w:t>(99.</w:t>
      </w:r>
      <w:r w:rsidR="00B43282" w:rsidRPr="00547227">
        <w:rPr>
          <w:rFonts w:ascii="Arial" w:hAnsi="Arial" w:cs="Arial"/>
          <w:szCs w:val="24"/>
          <w:lang w:val="en-GB"/>
        </w:rPr>
        <w:t>42</w:t>
      </w:r>
      <w:r w:rsidR="00AF73FE" w:rsidRPr="00547227">
        <w:rPr>
          <w:rFonts w:ascii="Arial" w:hAnsi="Arial" w:cs="Arial"/>
          <w:szCs w:val="24"/>
          <w:lang w:val="en-GB"/>
        </w:rPr>
        <w:t>% of the posterior distribution above zero, β = 0.</w:t>
      </w:r>
      <w:r w:rsidR="00B43282" w:rsidRPr="00547227">
        <w:rPr>
          <w:rFonts w:ascii="Arial" w:hAnsi="Arial" w:cs="Arial"/>
          <w:szCs w:val="24"/>
          <w:lang w:val="en-GB"/>
        </w:rPr>
        <w:t>31</w:t>
      </w:r>
      <w:r w:rsidR="00AF73FE" w:rsidRPr="00547227">
        <w:rPr>
          <w:rFonts w:ascii="Arial" w:hAnsi="Arial" w:cs="Arial"/>
          <w:szCs w:val="24"/>
          <w:lang w:val="en-GB"/>
        </w:rPr>
        <w:t>, SE=0.</w:t>
      </w:r>
      <w:r w:rsidR="00B43282" w:rsidRPr="00547227">
        <w:rPr>
          <w:rFonts w:ascii="Arial" w:hAnsi="Arial" w:cs="Arial"/>
          <w:szCs w:val="24"/>
          <w:lang w:val="en-GB"/>
        </w:rPr>
        <w:t>12</w:t>
      </w:r>
      <w:r w:rsidR="00AF73FE" w:rsidRPr="00547227">
        <w:rPr>
          <w:rFonts w:ascii="Arial" w:hAnsi="Arial" w:cs="Arial"/>
          <w:szCs w:val="24"/>
          <w:lang w:val="en-GB"/>
        </w:rPr>
        <w:t>), but</w:t>
      </w:r>
      <w:r w:rsidR="00B43282" w:rsidRPr="00547227">
        <w:rPr>
          <w:rFonts w:ascii="Arial" w:hAnsi="Arial" w:cs="Arial"/>
          <w:szCs w:val="24"/>
          <w:lang w:val="en-GB"/>
        </w:rPr>
        <w:t xml:space="preserve"> the</w:t>
      </w:r>
      <w:r w:rsidR="00AF73FE" w:rsidRPr="00547227">
        <w:rPr>
          <w:rFonts w:ascii="Arial" w:hAnsi="Arial" w:cs="Arial"/>
          <w:szCs w:val="24"/>
          <w:lang w:val="en-GB"/>
        </w:rPr>
        <w:t xml:space="preserve"> interaction with body size was </w:t>
      </w:r>
      <w:r w:rsidR="00B43282" w:rsidRPr="00547227">
        <w:rPr>
          <w:rFonts w:ascii="Arial" w:hAnsi="Arial" w:cs="Arial"/>
          <w:szCs w:val="24"/>
          <w:lang w:val="en-GB"/>
        </w:rPr>
        <w:t>positive</w:t>
      </w:r>
      <w:r w:rsidR="00AF73FE" w:rsidRPr="00547227">
        <w:rPr>
          <w:rFonts w:ascii="Arial" w:hAnsi="Arial" w:cs="Arial"/>
          <w:szCs w:val="24"/>
          <w:lang w:val="en-GB"/>
        </w:rPr>
        <w:t xml:space="preserve"> (</w:t>
      </w:r>
      <w:r w:rsidR="00B43282" w:rsidRPr="00547227">
        <w:rPr>
          <w:rFonts w:ascii="Arial" w:hAnsi="Arial" w:cs="Arial"/>
          <w:szCs w:val="24"/>
          <w:lang w:val="en-GB"/>
        </w:rPr>
        <w:t>95.26</w:t>
      </w:r>
      <w:r w:rsidR="00AF73FE" w:rsidRPr="00547227">
        <w:rPr>
          <w:rFonts w:ascii="Arial" w:hAnsi="Arial" w:cs="Arial"/>
          <w:szCs w:val="24"/>
          <w:lang w:val="en-GB"/>
        </w:rPr>
        <w:t>% of the posterior distribution below zero, β = -0.0</w:t>
      </w:r>
      <w:r w:rsidR="00B43282" w:rsidRPr="00547227">
        <w:rPr>
          <w:rFonts w:ascii="Arial" w:hAnsi="Arial" w:cs="Arial"/>
          <w:szCs w:val="24"/>
          <w:lang w:val="en-GB"/>
        </w:rPr>
        <w:t>31</w:t>
      </w:r>
      <w:r w:rsidR="00AF73FE" w:rsidRPr="00547227">
        <w:rPr>
          <w:rFonts w:ascii="Arial" w:hAnsi="Arial" w:cs="Arial"/>
          <w:szCs w:val="24"/>
          <w:lang w:val="en-GB"/>
        </w:rPr>
        <w:t>, SE= 0.0</w:t>
      </w:r>
      <w:r w:rsidR="00B43282" w:rsidRPr="00547227">
        <w:rPr>
          <w:rFonts w:ascii="Arial" w:hAnsi="Arial" w:cs="Arial"/>
          <w:szCs w:val="24"/>
          <w:lang w:val="en-GB"/>
        </w:rPr>
        <w:t>19</w:t>
      </w:r>
      <w:r w:rsidR="00AF73FE" w:rsidRPr="00547227">
        <w:rPr>
          <w:rFonts w:ascii="Arial" w:hAnsi="Arial" w:cs="Arial"/>
          <w:szCs w:val="24"/>
          <w:lang w:val="en-GB"/>
        </w:rPr>
        <w:t>)</w:t>
      </w:r>
      <w:r w:rsidR="00B43282" w:rsidRPr="00547227">
        <w:rPr>
          <w:rFonts w:ascii="Arial" w:hAnsi="Arial" w:cs="Arial"/>
          <w:szCs w:val="24"/>
          <w:lang w:val="en-GB"/>
        </w:rPr>
        <w:t>.</w:t>
      </w:r>
    </w:p>
    <w:p w14:paraId="422D8555" w14:textId="77777777" w:rsidR="00F32C9E" w:rsidRPr="00547227" w:rsidRDefault="00F32C9E" w:rsidP="00F32C9E">
      <w:pPr>
        <w:pStyle w:val="Heading2"/>
        <w:rPr>
          <w:rFonts w:ascii="Arial" w:hAnsi="Arial" w:cs="Arial"/>
          <w:sz w:val="24"/>
          <w:szCs w:val="24"/>
          <w:lang w:val="en-GB"/>
        </w:rPr>
      </w:pPr>
    </w:p>
    <w:p w14:paraId="6760E7B7" w14:textId="77777777" w:rsidR="00F32C9E" w:rsidRPr="00547227" w:rsidRDefault="00F32C9E" w:rsidP="00F32C9E">
      <w:pPr>
        <w:pStyle w:val="Heading2"/>
        <w:rPr>
          <w:rFonts w:ascii="Arial" w:hAnsi="Arial" w:cs="Arial"/>
          <w:sz w:val="24"/>
          <w:szCs w:val="24"/>
          <w:lang w:val="en-GB"/>
        </w:rPr>
      </w:pPr>
      <w:r w:rsidRPr="00547227">
        <w:rPr>
          <w:rFonts w:ascii="Arial" w:hAnsi="Arial" w:cs="Arial"/>
          <w:sz w:val="24"/>
          <w:szCs w:val="24"/>
          <w:lang w:val="en-GB"/>
        </w:rPr>
        <w:t>Evolutionary models</w:t>
      </w:r>
    </w:p>
    <w:p w14:paraId="0BA64F85" w14:textId="77777777" w:rsidR="00F32C9E" w:rsidRPr="00547227" w:rsidRDefault="00F32C9E" w:rsidP="00F32C9E">
      <w:pPr>
        <w:rPr>
          <w:rFonts w:ascii="Arial" w:hAnsi="Arial" w:cs="Arial"/>
          <w:szCs w:val="24"/>
          <w:lang w:val="en-GB"/>
        </w:rPr>
      </w:pPr>
    </w:p>
    <w:p w14:paraId="06455459" w14:textId="77777777" w:rsidR="00F32C9E" w:rsidRPr="00547227" w:rsidRDefault="00F32C9E" w:rsidP="00F32C9E">
      <w:pPr>
        <w:spacing w:line="480" w:lineRule="auto"/>
        <w:rPr>
          <w:rFonts w:ascii="Arial" w:hAnsi="Arial" w:cs="Arial"/>
          <w:szCs w:val="24"/>
          <w:lang w:val="en-GB"/>
        </w:rPr>
      </w:pPr>
      <w:r w:rsidRPr="00547227">
        <w:rPr>
          <w:rFonts w:ascii="Arial" w:hAnsi="Arial" w:cs="Arial"/>
          <w:szCs w:val="24"/>
          <w:lang w:val="en-GB"/>
        </w:rPr>
        <w:t>In Australia marsupials EB is the best fitting model of evolution for both body and brain. In Ng EB best fits as a model of evolution of the brain but BM is a better fit for body size evolution. In America we determined that BM was the best fit for both brain and body size.</w:t>
      </w:r>
    </w:p>
    <w:p w14:paraId="2CC18232" w14:textId="77777777" w:rsidR="00F32C9E" w:rsidRPr="00547227" w:rsidRDefault="00F32C9E" w:rsidP="00F32C9E">
      <w:pPr>
        <w:spacing w:line="480" w:lineRule="auto"/>
        <w:rPr>
          <w:rFonts w:ascii="Arial" w:hAnsi="Arial" w:cs="Arial"/>
          <w:szCs w:val="24"/>
          <w:lang w:val="en-GB"/>
        </w:rPr>
      </w:pPr>
    </w:p>
    <w:tbl>
      <w:tblPr>
        <w:tblStyle w:val="PlainTable1"/>
        <w:tblW w:w="9635" w:type="dxa"/>
        <w:tblLook w:val="04A0" w:firstRow="1" w:lastRow="0" w:firstColumn="1" w:lastColumn="0" w:noHBand="0" w:noVBand="1"/>
      </w:tblPr>
      <w:tblGrid>
        <w:gridCol w:w="3211"/>
        <w:gridCol w:w="3211"/>
        <w:gridCol w:w="3213"/>
      </w:tblGrid>
      <w:tr w:rsidR="00F32C9E" w:rsidRPr="00547227" w14:paraId="1064F794" w14:textId="77777777" w:rsidTr="003D0E61">
        <w:trPr>
          <w:cnfStyle w:val="100000000000" w:firstRow="1" w:lastRow="0" w:firstColumn="0" w:lastColumn="0" w:oddVBand="0" w:evenVBand="0" w:oddHBand="0"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16AC83EB"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Origin</w:t>
            </w:r>
          </w:p>
        </w:tc>
        <w:tc>
          <w:tcPr>
            <w:tcW w:w="3211" w:type="dxa"/>
            <w:shd w:val="clear" w:color="auto" w:fill="auto"/>
          </w:tcPr>
          <w:p w14:paraId="734D9A58" w14:textId="77777777" w:rsidR="00F32C9E" w:rsidRPr="00547227"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rain</w:t>
            </w:r>
          </w:p>
        </w:tc>
        <w:tc>
          <w:tcPr>
            <w:tcW w:w="3213" w:type="dxa"/>
            <w:shd w:val="clear" w:color="auto" w:fill="auto"/>
          </w:tcPr>
          <w:p w14:paraId="03272938" w14:textId="77777777" w:rsidR="00F32C9E" w:rsidRPr="00547227"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ody</w:t>
            </w:r>
          </w:p>
        </w:tc>
      </w:tr>
      <w:tr w:rsidR="00F32C9E" w:rsidRPr="00547227" w14:paraId="46354CBF" w14:textId="77777777" w:rsidTr="003D0E6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0C7A9F05"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Australia</w:t>
            </w:r>
          </w:p>
        </w:tc>
        <w:tc>
          <w:tcPr>
            <w:tcW w:w="3211" w:type="dxa"/>
            <w:shd w:val="clear" w:color="auto" w:fill="auto"/>
          </w:tcPr>
          <w:p w14:paraId="57333A6A"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c>
          <w:tcPr>
            <w:tcW w:w="3213" w:type="dxa"/>
            <w:shd w:val="clear" w:color="auto" w:fill="auto"/>
          </w:tcPr>
          <w:p w14:paraId="6354C5CE"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r>
      <w:tr w:rsidR="00F32C9E" w:rsidRPr="00547227" w14:paraId="365C8E11" w14:textId="77777777" w:rsidTr="003D0E61">
        <w:trPr>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05CE1E39"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lastRenderedPageBreak/>
              <w:t>New Guinea</w:t>
            </w:r>
          </w:p>
        </w:tc>
        <w:tc>
          <w:tcPr>
            <w:tcW w:w="3211" w:type="dxa"/>
            <w:shd w:val="clear" w:color="auto" w:fill="auto"/>
          </w:tcPr>
          <w:p w14:paraId="4F6A1439" w14:textId="77777777" w:rsidR="00F32C9E" w:rsidRPr="00547227"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c>
          <w:tcPr>
            <w:tcW w:w="3213" w:type="dxa"/>
            <w:shd w:val="clear" w:color="auto" w:fill="auto"/>
          </w:tcPr>
          <w:p w14:paraId="3396AC4B" w14:textId="77777777" w:rsidR="00F32C9E" w:rsidRPr="00547227"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r>
      <w:tr w:rsidR="00F32C9E" w:rsidRPr="00547227" w14:paraId="02BDDFF1" w14:textId="77777777" w:rsidTr="003D0E61">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17C2ED55"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Americas</w:t>
            </w:r>
          </w:p>
        </w:tc>
        <w:tc>
          <w:tcPr>
            <w:tcW w:w="3211" w:type="dxa"/>
            <w:shd w:val="clear" w:color="auto" w:fill="auto"/>
          </w:tcPr>
          <w:p w14:paraId="2C179079"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c>
          <w:tcPr>
            <w:tcW w:w="3213" w:type="dxa"/>
            <w:shd w:val="clear" w:color="auto" w:fill="auto"/>
          </w:tcPr>
          <w:p w14:paraId="1F0E4D72"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r>
    </w:tbl>
    <w:p w14:paraId="4944C5A4" w14:textId="77777777" w:rsidR="00F32C9E" w:rsidRPr="00547227" w:rsidRDefault="00F32C9E" w:rsidP="00F32C9E">
      <w:pPr>
        <w:spacing w:line="480" w:lineRule="auto"/>
        <w:rPr>
          <w:rFonts w:ascii="Arial" w:hAnsi="Arial" w:cs="Arial"/>
          <w:szCs w:val="24"/>
          <w:lang w:val="en-GB"/>
        </w:rPr>
      </w:pPr>
    </w:p>
    <w:p w14:paraId="6E5EFB0C" w14:textId="77777777" w:rsidR="00F32C9E" w:rsidRPr="00547227" w:rsidRDefault="00F32C9E" w:rsidP="00F32C9E">
      <w:pPr>
        <w:rPr>
          <w:rFonts w:ascii="Arial" w:hAnsi="Arial" w:cs="Arial"/>
          <w:szCs w:val="24"/>
          <w:lang w:val="en-GB"/>
        </w:rPr>
      </w:pPr>
    </w:p>
    <w:p w14:paraId="4CD1DD5D" w14:textId="77777777" w:rsidR="00F32C9E" w:rsidRPr="00547227" w:rsidRDefault="00F32C9E" w:rsidP="00F32C9E">
      <w:pPr>
        <w:pStyle w:val="ListParagraph"/>
        <w:numPr>
          <w:ilvl w:val="0"/>
          <w:numId w:val="4"/>
        </w:numPr>
        <w:spacing w:after="200" w:line="480" w:lineRule="auto"/>
        <w:rPr>
          <w:rFonts w:ascii="Arial" w:hAnsi="Arial" w:cs="Arial"/>
          <w:b/>
          <w:szCs w:val="24"/>
          <w:lang w:val="en-GB"/>
        </w:rPr>
      </w:pPr>
      <w:r w:rsidRPr="00547227">
        <w:rPr>
          <w:rFonts w:ascii="Arial" w:hAnsi="Arial" w:cs="Arial"/>
          <w:b/>
          <w:szCs w:val="24"/>
          <w:lang w:val="en-GB"/>
        </w:rPr>
        <w:t>Evolutionary models of BM, OU, EB</w:t>
      </w:r>
    </w:p>
    <w:p w14:paraId="2A26291B"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b/>
          <w:szCs w:val="24"/>
          <w:lang w:val="en-GB"/>
        </w:rPr>
        <w:t xml:space="preserve">Prediction: </w:t>
      </w:r>
      <w:r w:rsidRPr="00547227">
        <w:rPr>
          <w:rFonts w:ascii="Arial" w:hAnsi="Arial" w:cs="Arial"/>
          <w:szCs w:val="24"/>
          <w:lang w:val="en-GB"/>
        </w:rPr>
        <w:t xml:space="preserve">Later invasions into new </w:t>
      </w:r>
      <w:proofErr w:type="spellStart"/>
      <w:r w:rsidRPr="00547227">
        <w:rPr>
          <w:rFonts w:ascii="Arial" w:hAnsi="Arial" w:cs="Arial"/>
          <w:szCs w:val="24"/>
          <w:lang w:val="en-GB"/>
        </w:rPr>
        <w:t>ecospaces</w:t>
      </w:r>
      <w:proofErr w:type="spellEnd"/>
      <w:r w:rsidRPr="00547227">
        <w:rPr>
          <w:rFonts w:ascii="Arial" w:hAnsi="Arial" w:cs="Arial"/>
          <w:szCs w:val="24"/>
          <w:lang w:val="en-GB"/>
        </w:rPr>
        <w:t xml:space="preserve"> have involved bursts of variation as the clade adapts. </w:t>
      </w:r>
    </w:p>
    <w:p w14:paraId="1503AF01"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b/>
          <w:szCs w:val="24"/>
          <w:lang w:val="en-GB"/>
        </w:rPr>
        <w:t xml:space="preserve">Rationale: </w:t>
      </w:r>
      <w:r w:rsidRPr="00547227">
        <w:rPr>
          <w:rFonts w:ascii="Arial" w:hAnsi="Arial" w:cs="Arial"/>
          <w:szCs w:val="24"/>
          <w:lang w:val="en-GB"/>
        </w:rPr>
        <w:t>We would expect this for Australia because of the invasion from Gondwana and for NG because of the invasion from Australia; We would not expect this because crown marsupials have been in S. Am. Since the isthmus of panama formed.</w:t>
      </w:r>
    </w:p>
    <w:p w14:paraId="495D63B3" w14:textId="77777777" w:rsidR="00F32C9E" w:rsidRPr="00547227" w:rsidRDefault="00F32C9E" w:rsidP="00F32C9E">
      <w:pPr>
        <w:spacing w:line="480" w:lineRule="auto"/>
        <w:ind w:left="360"/>
        <w:rPr>
          <w:rFonts w:ascii="Arial" w:hAnsi="Arial" w:cs="Arial"/>
          <w:b/>
          <w:szCs w:val="24"/>
          <w:lang w:val="en-GB"/>
        </w:rPr>
      </w:pPr>
      <w:r w:rsidRPr="00547227">
        <w:rPr>
          <w:rFonts w:ascii="Arial" w:hAnsi="Arial" w:cs="Arial"/>
          <w:b/>
          <w:szCs w:val="24"/>
          <w:lang w:val="en-GB"/>
        </w:rPr>
        <w:t xml:space="preserve">Result: </w:t>
      </w:r>
    </w:p>
    <w:p w14:paraId="1EC6958F"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Australia we have EB for body and brain</w:t>
      </w:r>
    </w:p>
    <w:p w14:paraId="43644606"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Ng we have EB for brain but BM for body</w:t>
      </w:r>
    </w:p>
    <w:p w14:paraId="78DF1B0F"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America we have BM for both brain and body</w:t>
      </w:r>
    </w:p>
    <w:p w14:paraId="221E0836"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b/>
          <w:color w:val="00B050"/>
          <w:szCs w:val="24"/>
          <w:lang w:val="en-GB"/>
        </w:rPr>
        <w:t>Conclusion</w:t>
      </w:r>
      <w:r w:rsidRPr="00547227">
        <w:rPr>
          <w:rFonts w:ascii="Arial" w:hAnsi="Arial" w:cs="Arial"/>
          <w:b/>
          <w:szCs w:val="24"/>
          <w:lang w:val="en-GB"/>
        </w:rPr>
        <w:t xml:space="preserve">: </w:t>
      </w:r>
      <w:r w:rsidRPr="00547227">
        <w:rPr>
          <w:rFonts w:ascii="Arial" w:hAnsi="Arial" w:cs="Arial"/>
          <w:szCs w:val="24"/>
          <w:lang w:val="en-GB"/>
        </w:rPr>
        <w:t>Prediction supported – VW: in Ng we have significantly greater relative brain size and there seems to have been a jump in brain size that body mass for some reason has not participated in. The polarity of this is interesting – it really is the brain that jumps, not body mass. Why??? Seasonality? Human hunting pressure? Competition with placentals? Cognitive buffer?</w:t>
      </w:r>
    </w:p>
    <w:p w14:paraId="752DB989" w14:textId="77777777" w:rsidR="00F32C9E" w:rsidRPr="00547227" w:rsidRDefault="00F32C9E" w:rsidP="00F32C9E">
      <w:pPr>
        <w:spacing w:line="480" w:lineRule="auto"/>
        <w:ind w:left="360"/>
        <w:rPr>
          <w:rFonts w:ascii="Arial" w:hAnsi="Arial" w:cs="Arial"/>
          <w:szCs w:val="24"/>
          <w:lang w:val="en-GB"/>
        </w:rPr>
      </w:pPr>
    </w:p>
    <w:p w14:paraId="7633A644"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lastRenderedPageBreak/>
        <w:t xml:space="preserve">An additional </w:t>
      </w:r>
      <w:proofErr w:type="spellStart"/>
      <w:r w:rsidRPr="00547227">
        <w:rPr>
          <w:rFonts w:ascii="Arial" w:hAnsi="Arial" w:cs="Arial"/>
          <w:szCs w:val="24"/>
          <w:lang w:val="en-GB"/>
        </w:rPr>
        <w:t>pANCOVA</w:t>
      </w:r>
      <w:proofErr w:type="spellEnd"/>
      <w:r w:rsidRPr="00547227">
        <w:rPr>
          <w:rFonts w:ascii="Arial" w:hAnsi="Arial" w:cs="Arial"/>
          <w:szCs w:val="24"/>
          <w:lang w:val="en-GB"/>
        </w:rPr>
        <w:t xml:space="preserve"> showed that a model including ‘Origin’ as an interaction term was significantly better than a model including </w:t>
      </w:r>
      <w:proofErr w:type="spellStart"/>
      <w:r w:rsidRPr="00547227">
        <w:rPr>
          <w:rFonts w:ascii="Arial" w:hAnsi="Arial" w:cs="Arial"/>
          <w:szCs w:val="24"/>
          <w:lang w:val="en-GB"/>
        </w:rPr>
        <w:t>maruspials</w:t>
      </w:r>
      <w:proofErr w:type="spellEnd"/>
      <w:r w:rsidRPr="00547227">
        <w:rPr>
          <w:rFonts w:ascii="Arial" w:hAnsi="Arial" w:cs="Arial"/>
          <w:szCs w:val="24"/>
          <w:lang w:val="en-GB"/>
        </w:rPr>
        <w:t xml:space="preserve"> from all origins (F=5.07, P=0.0072 on 4, 2 degrees of freedom), while variance inflation factor (VIF) was &lt;2. </w:t>
      </w:r>
      <w:r w:rsidRPr="00547227">
        <w:rPr>
          <w:rFonts w:ascii="Arial" w:hAnsi="Arial" w:cs="Arial"/>
          <w:szCs w:val="24"/>
          <w:lang w:val="en-GB"/>
        </w:rPr>
        <w:br/>
      </w:r>
      <w:r w:rsidRPr="00547227">
        <w:rPr>
          <w:rFonts w:ascii="Arial" w:hAnsi="Arial" w:cs="Arial"/>
          <w:szCs w:val="24"/>
          <w:lang w:val="en-GB"/>
        </w:rPr>
        <w:br/>
        <w:t>&lt;figure 1 around here – report slopes and intercepts for the 3 origins&gt;</w:t>
      </w:r>
    </w:p>
    <w:p w14:paraId="367E7551" w14:textId="77777777" w:rsidR="00F32C9E" w:rsidRPr="00547227" w:rsidRDefault="00F32C9E" w:rsidP="00F32C9E">
      <w:pPr>
        <w:pStyle w:val="Heading2"/>
        <w:rPr>
          <w:lang w:val="en-GB"/>
        </w:rPr>
      </w:pPr>
      <w:r w:rsidRPr="00547227">
        <w:rPr>
          <w:lang w:val="en-GB"/>
        </w:rPr>
        <w:t>Rate shifts</w:t>
      </w:r>
    </w:p>
    <w:p w14:paraId="2C676C95" w14:textId="77777777" w:rsidR="00F32C9E" w:rsidRPr="00547227" w:rsidRDefault="00F32C9E" w:rsidP="00F33EB3">
      <w:pPr>
        <w:spacing w:line="480" w:lineRule="auto"/>
        <w:rPr>
          <w:rFonts w:ascii="Arial" w:hAnsi="Arial" w:cs="Arial"/>
          <w:szCs w:val="24"/>
          <w:lang w:val="en-GB"/>
        </w:rPr>
      </w:pPr>
    </w:p>
    <w:p w14:paraId="16BD66E6" w14:textId="77777777" w:rsidR="00F32C9E" w:rsidRPr="00547227" w:rsidRDefault="00F32C9E" w:rsidP="00F33EB3">
      <w:pPr>
        <w:spacing w:line="480" w:lineRule="auto"/>
        <w:rPr>
          <w:rFonts w:ascii="Arial" w:hAnsi="Arial" w:cs="Arial"/>
          <w:szCs w:val="24"/>
          <w:lang w:val="en-GB"/>
        </w:rPr>
      </w:pPr>
      <w:proofErr w:type="spellStart"/>
      <w:r w:rsidRPr="00547227">
        <w:rPr>
          <w:rFonts w:ascii="Arial" w:hAnsi="Arial" w:cs="Arial"/>
          <w:szCs w:val="24"/>
          <w:lang w:val="en-GB"/>
        </w:rPr>
        <w:t>RRphylo</w:t>
      </w:r>
      <w:proofErr w:type="spellEnd"/>
      <w:r w:rsidRPr="00547227">
        <w:rPr>
          <w:rFonts w:ascii="Arial" w:hAnsi="Arial" w:cs="Arial"/>
          <w:szCs w:val="24"/>
          <w:lang w:val="en-GB"/>
        </w:rPr>
        <w:t xml:space="preserve"> report here (Figures)</w:t>
      </w:r>
    </w:p>
    <w:p w14:paraId="7B214611" w14:textId="77777777" w:rsidR="00F32C9E" w:rsidRPr="00547227" w:rsidRDefault="00F32C9E" w:rsidP="00F33EB3">
      <w:pPr>
        <w:spacing w:line="480" w:lineRule="auto"/>
        <w:rPr>
          <w:rFonts w:ascii="Arial" w:hAnsi="Arial" w:cs="Arial"/>
          <w:szCs w:val="24"/>
          <w:lang w:val="en-GB"/>
        </w:rPr>
      </w:pPr>
    </w:p>
    <w:p w14:paraId="4689E313" w14:textId="77777777" w:rsidR="00F32C9E" w:rsidRPr="00547227" w:rsidRDefault="00F32C9E" w:rsidP="00F33EB3">
      <w:pPr>
        <w:spacing w:line="480" w:lineRule="auto"/>
        <w:rPr>
          <w:rFonts w:ascii="Arial" w:hAnsi="Arial" w:cs="Arial"/>
          <w:szCs w:val="24"/>
          <w:lang w:val="en-GB"/>
        </w:rPr>
      </w:pPr>
    </w:p>
    <w:p w14:paraId="32D93522" w14:textId="77777777" w:rsidR="00F32C9E" w:rsidRPr="00547227" w:rsidRDefault="00F32C9E" w:rsidP="00F33EB3">
      <w:pPr>
        <w:spacing w:line="480" w:lineRule="auto"/>
        <w:rPr>
          <w:rFonts w:ascii="Arial" w:hAnsi="Arial" w:cs="Arial"/>
          <w:szCs w:val="24"/>
          <w:lang w:val="en-GB"/>
        </w:rPr>
      </w:pPr>
    </w:p>
    <w:p w14:paraId="51D81C09" w14:textId="77777777" w:rsidR="00552D5F"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Discussion</w:t>
      </w:r>
    </w:p>
    <w:p w14:paraId="7D659031" w14:textId="6221B27D" w:rsidR="005A0579" w:rsidRDefault="005A0579" w:rsidP="005A0579">
      <w:pPr>
        <w:spacing w:line="480" w:lineRule="auto"/>
        <w:jc w:val="both"/>
        <w:rPr>
          <w:rFonts w:ascii="Arial" w:hAnsi="Arial" w:cs="Arial"/>
          <w:noProof/>
          <w:color w:val="C45911" w:themeColor="accent2" w:themeShade="BF"/>
          <w:szCs w:val="24"/>
          <w:lang w:val="en-GB"/>
        </w:rPr>
      </w:pPr>
      <w:r w:rsidRPr="005A0579">
        <w:rPr>
          <w:rFonts w:ascii="Arial" w:hAnsi="Arial" w:cs="Arial"/>
          <w:noProof/>
          <w:color w:val="C45911" w:themeColor="accent2" w:themeShade="BF"/>
          <w:szCs w:val="24"/>
          <w:lang w:val="en-GB"/>
        </w:rPr>
        <w:t>In this comprehensive study of marsupial brain size evolution, we find an intriguing lack of selection-related brain size correlates</w:t>
      </w:r>
      <w:r>
        <w:rPr>
          <w:rFonts w:ascii="Arial" w:hAnsi="Arial" w:cs="Arial"/>
          <w:noProof/>
          <w:color w:val="C45911" w:themeColor="accent2" w:themeShade="BF"/>
          <w:szCs w:val="24"/>
          <w:lang w:val="en-GB"/>
        </w:rPr>
        <w:t xml:space="preserve"> across the radiation of marsupial mammals</w:t>
      </w:r>
      <w:r w:rsidRPr="005A0579">
        <w:rPr>
          <w:rFonts w:ascii="Arial" w:hAnsi="Arial" w:cs="Arial"/>
          <w:noProof/>
          <w:color w:val="C45911" w:themeColor="accent2" w:themeShade="BF"/>
          <w:szCs w:val="24"/>
          <w:lang w:val="en-GB"/>
        </w:rPr>
        <w:t>. However, our use of RRphylo/SURFACE suggests that this very common issue in brain size evolution studies may arise because there is no single correlate of brain size. Rather, increases in brain size seem to be associated with different factors in different radiations, which appears to make it all so noisy that an overarching signal is lost.</w:t>
      </w:r>
    </w:p>
    <w:p w14:paraId="69CC309F" w14:textId="58DC05C7" w:rsidR="005A0579" w:rsidRDefault="008107BC" w:rsidP="005A0579">
      <w:pPr>
        <w:spacing w:line="480" w:lineRule="auto"/>
        <w:jc w:val="both"/>
        <w:rPr>
          <w:rFonts w:ascii="Arial" w:hAnsi="Arial" w:cs="Arial"/>
          <w:noProof/>
          <w:color w:val="C45911" w:themeColor="accent2" w:themeShade="BF"/>
          <w:szCs w:val="24"/>
          <w:lang w:val="en-GB"/>
        </w:rPr>
      </w:pPr>
      <w:r>
        <w:rPr>
          <w:rFonts w:ascii="Arial" w:hAnsi="Arial" w:cs="Arial"/>
          <w:noProof/>
          <w:color w:val="C45911" w:themeColor="accent2" w:themeShade="BF"/>
          <w:szCs w:val="24"/>
          <w:lang w:val="en-GB"/>
        </w:rPr>
        <w:tab/>
        <w:t xml:space="preserve">Our models were really comprehensive because XXX  And awesome because YYY. Nevertheless… all the old finds were replicated. Intruiguingly, we found X in </w:t>
      </w:r>
      <w:r>
        <w:rPr>
          <w:rFonts w:ascii="Arial" w:hAnsi="Arial" w:cs="Arial"/>
          <w:noProof/>
          <w:color w:val="C45911" w:themeColor="accent2" w:themeShade="BF"/>
          <w:szCs w:val="24"/>
          <w:lang w:val="en-GB"/>
        </w:rPr>
        <w:lastRenderedPageBreak/>
        <w:t xml:space="preserve">terms of conservation status. This contrasts with finds in birds, where …. . In addition, play behaviour came up …. Which is consistent with Y. </w:t>
      </w:r>
      <w:bookmarkStart w:id="0" w:name="_GoBack"/>
      <w:bookmarkEnd w:id="0"/>
    </w:p>
    <w:p w14:paraId="0F2A91F7" w14:textId="77777777" w:rsidR="005A0579" w:rsidRDefault="005A0579" w:rsidP="005A0579">
      <w:pPr>
        <w:spacing w:line="480" w:lineRule="auto"/>
        <w:jc w:val="both"/>
        <w:rPr>
          <w:rFonts w:ascii="Arial" w:hAnsi="Arial" w:cs="Arial"/>
          <w:noProof/>
          <w:color w:val="C45911" w:themeColor="accent2" w:themeShade="BF"/>
          <w:szCs w:val="24"/>
          <w:lang w:val="en-GB"/>
        </w:rPr>
      </w:pPr>
    </w:p>
    <w:p w14:paraId="7FD99D82" w14:textId="26E013D5" w:rsidR="005A0579" w:rsidRPr="005A0579" w:rsidRDefault="005A0579" w:rsidP="005A0579">
      <w:pPr>
        <w:spacing w:line="480" w:lineRule="auto"/>
        <w:jc w:val="both"/>
        <w:rPr>
          <w:rFonts w:ascii="Arial" w:hAnsi="Arial" w:cs="Arial"/>
          <w:noProof/>
          <w:color w:val="C45911" w:themeColor="accent2" w:themeShade="BF"/>
          <w:szCs w:val="24"/>
          <w:lang w:val="en-GB"/>
        </w:rPr>
      </w:pPr>
      <w:r w:rsidRPr="005A0579">
        <w:rPr>
          <w:rFonts w:ascii="Arial" w:hAnsi="Arial" w:cs="Arial"/>
          <w:noProof/>
          <w:color w:val="C45911" w:themeColor="accent2" w:themeShade="BF"/>
          <w:szCs w:val="24"/>
          <w:lang w:val="en-GB"/>
        </w:rPr>
        <w:t>reveals solid support for the two hypotheses</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that posit an energetic constraint on mammalian brain</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size, while adding the subclass of Marsupialia to the considerable</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number of placental clades for which no connections</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between social complexity and relative brain size</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are apparent [Walker et al., 2006; Healy and Rowe, 2007;</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Finarelli, 2009b; Shultz and Dunbar, 2010b]. Specifically,</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the maternal investment constraint model has far more</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support than the environmental interaction and social</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brain models. In addition, the constraint-based variables</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of litter size and NG origins (as well as possibly latitudinal</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distribution, which was close to the significance cutoff)</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are the only unambiguous associates of marsupial brain</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size. The significantly larger brains of NG marsupials in</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particular provide good support for the notion that low</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seasonality represents ‘nutrition safety’ for the brain [van</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Woerden et al., 2010, 2012]. It is possible that this effect</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is amplified by the better soils of NG, which might contribute</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to better food availability overall [Flannery, 1994;</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Ashwell, 2008]. However, this needs further research,</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since many NG ecosystems – particularly rainforest communities</w:t>
      </w:r>
      <w:r w:rsidRPr="005A0579">
        <w:rPr>
          <w:rFonts w:ascii="Arial" w:hAnsi="Arial" w:cs="Arial"/>
          <w:noProof/>
          <w:color w:val="C45911" w:themeColor="accent2" w:themeShade="BF"/>
          <w:szCs w:val="24"/>
          <w:lang w:val="en-GB"/>
        </w:rPr>
        <w:t xml:space="preserve"> </w:t>
      </w:r>
      <w:r w:rsidRPr="005A0579">
        <w:rPr>
          <w:rFonts w:ascii="Arial" w:hAnsi="Arial" w:cs="Arial"/>
          <w:noProof/>
          <w:color w:val="C45911" w:themeColor="accent2" w:themeShade="BF"/>
          <w:szCs w:val="24"/>
          <w:lang w:val="en-GB"/>
        </w:rPr>
        <w:t>– are on fairly poor soil.</w:t>
      </w:r>
    </w:p>
    <w:p w14:paraId="761C5FD7" w14:textId="77777777" w:rsidR="005A0579" w:rsidRDefault="005A0579" w:rsidP="005A0579">
      <w:pPr>
        <w:spacing w:line="480" w:lineRule="auto"/>
        <w:rPr>
          <w:rFonts w:ascii="Arial" w:hAnsi="Arial" w:cs="Arial"/>
          <w:noProof/>
          <w:szCs w:val="24"/>
          <w:lang w:val="en-GB"/>
        </w:rPr>
      </w:pPr>
    </w:p>
    <w:p w14:paraId="3EC148B9" w14:textId="77777777" w:rsidR="005A0579" w:rsidRDefault="005A0579" w:rsidP="005A0579">
      <w:pPr>
        <w:spacing w:line="480" w:lineRule="auto"/>
        <w:rPr>
          <w:rFonts w:ascii="Arial" w:hAnsi="Arial" w:cs="Arial"/>
          <w:szCs w:val="24"/>
          <w:lang w:val="en-GB"/>
        </w:rPr>
      </w:pPr>
    </w:p>
    <w:p w14:paraId="2C73C4F5" w14:textId="77777777" w:rsidR="005A0579" w:rsidRDefault="005A0579" w:rsidP="005A0579">
      <w:pPr>
        <w:spacing w:line="480" w:lineRule="auto"/>
        <w:rPr>
          <w:rFonts w:ascii="Arial" w:hAnsi="Arial" w:cs="Arial"/>
          <w:szCs w:val="24"/>
          <w:lang w:val="en-GB"/>
        </w:rPr>
      </w:pPr>
    </w:p>
    <w:p w14:paraId="715B4D52" w14:textId="77777777" w:rsidR="005A0579" w:rsidRDefault="005A0579" w:rsidP="005A0579">
      <w:pPr>
        <w:spacing w:line="480" w:lineRule="auto"/>
        <w:rPr>
          <w:rFonts w:ascii="Arial" w:hAnsi="Arial" w:cs="Arial"/>
          <w:szCs w:val="24"/>
          <w:lang w:val="en-GB"/>
        </w:rPr>
      </w:pPr>
    </w:p>
    <w:p w14:paraId="0D8D755F" w14:textId="77777777" w:rsidR="005A0579" w:rsidRDefault="005A0579" w:rsidP="005A0579">
      <w:pPr>
        <w:spacing w:line="480" w:lineRule="auto"/>
        <w:rPr>
          <w:rFonts w:ascii="Arial" w:hAnsi="Arial" w:cs="Arial"/>
          <w:szCs w:val="24"/>
          <w:lang w:val="en-GB"/>
        </w:rPr>
      </w:pPr>
    </w:p>
    <w:p w14:paraId="6AB8786F" w14:textId="56B2344E" w:rsidR="000878F4" w:rsidRPr="005A0579" w:rsidRDefault="000878F4" w:rsidP="005A0579">
      <w:pPr>
        <w:spacing w:line="480" w:lineRule="auto"/>
        <w:rPr>
          <w:rFonts w:ascii="Arial" w:hAnsi="Arial" w:cs="Arial"/>
          <w:szCs w:val="24"/>
          <w:lang w:val="en-GB"/>
        </w:rPr>
      </w:pPr>
      <w:r w:rsidRPr="005A0579">
        <w:rPr>
          <w:rFonts w:ascii="Arial" w:hAnsi="Arial" w:cs="Arial"/>
          <w:szCs w:val="24"/>
          <w:lang w:val="en-GB"/>
        </w:rPr>
        <w:lastRenderedPageBreak/>
        <w:t>Discuss the framework and elaborate on advantages and some drawbacks ( i.e. the case of a lot of missing data)</w:t>
      </w:r>
    </w:p>
    <w:p w14:paraId="41F11B22" w14:textId="77777777" w:rsidR="005D7807" w:rsidRPr="00547227" w:rsidRDefault="005D7807"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 xml:space="preserve">Imputation as a useful tool and extending the </w:t>
      </w:r>
      <w:proofErr w:type="spellStart"/>
      <w:r w:rsidRPr="00547227">
        <w:rPr>
          <w:rFonts w:ascii="Arial" w:hAnsi="Arial" w:cs="Arial"/>
          <w:szCs w:val="24"/>
          <w:lang w:val="en-GB"/>
        </w:rPr>
        <w:t>phylo</w:t>
      </w:r>
      <w:proofErr w:type="spellEnd"/>
      <w:r w:rsidRPr="00547227">
        <w:rPr>
          <w:rFonts w:ascii="Arial" w:hAnsi="Arial" w:cs="Arial"/>
          <w:szCs w:val="24"/>
          <w:lang w:val="en-GB"/>
        </w:rPr>
        <w:t>-part of MICE</w:t>
      </w:r>
    </w:p>
    <w:p w14:paraId="59AAB4E7" w14:textId="77777777" w:rsidR="000878F4" w:rsidRPr="00547227" w:rsidRDefault="000878F4"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 xml:space="preserve">MCMC as better (more flexible) compared to </w:t>
      </w:r>
      <w:proofErr w:type="spellStart"/>
      <w:r w:rsidRPr="00547227">
        <w:rPr>
          <w:rFonts w:ascii="Arial" w:hAnsi="Arial" w:cs="Arial"/>
          <w:szCs w:val="24"/>
          <w:lang w:val="en-GB"/>
        </w:rPr>
        <w:t>pgls</w:t>
      </w:r>
      <w:proofErr w:type="spellEnd"/>
    </w:p>
    <w:p w14:paraId="04EADBB0" w14:textId="77777777" w:rsidR="000878F4" w:rsidRPr="00547227" w:rsidRDefault="000878F4"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 xml:space="preserve">Pooling </w:t>
      </w:r>
    </w:p>
    <w:p w14:paraId="40FA9347"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ANC and further explorations after incorporating fossil data</w:t>
      </w:r>
    </w:p>
    <w:p w14:paraId="67F0E84D"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Discuss convergence and the further directions using this method in brain evolution studies (maybe shape too?)</w:t>
      </w:r>
    </w:p>
    <w:p w14:paraId="200CC630"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Red line about ECV vs brain</w:t>
      </w:r>
    </w:p>
    <w:p w14:paraId="251BEEB7"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Whinge about more data in B(F)MR and cog ability (play, etc)</w:t>
      </w:r>
    </w:p>
    <w:p w14:paraId="3BA19CB3" w14:textId="77777777" w:rsidR="005D7807" w:rsidRPr="00547227" w:rsidRDefault="005D7807"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Discuss all models and stress on the new ones. Discuss differences and similarities with previous attempts in the field and propose further work (maybe suggest neuronal morphology, numbers, and density</w:t>
      </w:r>
      <w:r w:rsidR="00751A10" w:rsidRPr="00547227">
        <w:rPr>
          <w:rFonts w:ascii="Arial" w:hAnsi="Arial" w:cs="Arial"/>
          <w:szCs w:val="24"/>
          <w:lang w:val="en-GB"/>
        </w:rPr>
        <w:t xml:space="preserve"> gradients</w:t>
      </w:r>
      <w:r w:rsidRPr="00547227">
        <w:rPr>
          <w:rFonts w:ascii="Arial" w:hAnsi="Arial" w:cs="Arial"/>
          <w:szCs w:val="24"/>
          <w:lang w:val="en-GB"/>
        </w:rPr>
        <w:t>?)</w:t>
      </w:r>
    </w:p>
    <w:p w14:paraId="42055E09" w14:textId="77777777" w:rsidR="00F32C9E" w:rsidRPr="00547227" w:rsidRDefault="00F32C9E" w:rsidP="00F33EB3">
      <w:pPr>
        <w:pStyle w:val="Heading1"/>
        <w:spacing w:line="480" w:lineRule="auto"/>
        <w:rPr>
          <w:rFonts w:ascii="Arial" w:hAnsi="Arial" w:cs="Arial"/>
          <w:sz w:val="24"/>
          <w:szCs w:val="24"/>
          <w:lang w:val="en-GB"/>
        </w:rPr>
      </w:pPr>
    </w:p>
    <w:p w14:paraId="62F56565" w14:textId="77777777" w:rsidR="00152BEF" w:rsidRPr="00547227" w:rsidRDefault="00152BE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Materials and Methods</w:t>
      </w:r>
    </w:p>
    <w:p w14:paraId="7B3FC3A2" w14:textId="77777777" w:rsidR="009D6717" w:rsidRPr="00547227" w:rsidRDefault="00152BEF" w:rsidP="00F33EB3">
      <w:pPr>
        <w:spacing w:line="480" w:lineRule="auto"/>
        <w:rPr>
          <w:rFonts w:ascii="Arial" w:hAnsi="Arial" w:cs="Arial"/>
          <w:szCs w:val="24"/>
          <w:lang w:val="en-GB"/>
        </w:rPr>
      </w:pPr>
      <w:r w:rsidRPr="00547227">
        <w:rPr>
          <w:rFonts w:ascii="Arial" w:hAnsi="Arial" w:cs="Arial"/>
          <w:szCs w:val="24"/>
          <w:lang w:val="en-GB"/>
        </w:rPr>
        <w:t>Packages that we</w:t>
      </w:r>
      <w:r w:rsidR="00547227">
        <w:rPr>
          <w:rFonts w:ascii="Arial" w:hAnsi="Arial" w:cs="Arial"/>
          <w:szCs w:val="24"/>
          <w:lang w:val="en-GB"/>
        </w:rPr>
        <w:t>re</w:t>
      </w:r>
      <w:r w:rsidRPr="00547227">
        <w:rPr>
          <w:rFonts w:ascii="Arial" w:hAnsi="Arial" w:cs="Arial"/>
          <w:szCs w:val="24"/>
          <w:lang w:val="en-GB"/>
        </w:rPr>
        <w:t xml:space="preserve"> use</w:t>
      </w:r>
      <w:r w:rsidR="00547227">
        <w:rPr>
          <w:rFonts w:ascii="Arial" w:hAnsi="Arial" w:cs="Arial"/>
          <w:szCs w:val="24"/>
          <w:lang w:val="en-GB"/>
        </w:rPr>
        <w:t>d</w:t>
      </w:r>
      <w:r w:rsidRPr="00547227">
        <w:rPr>
          <w:rFonts w:ascii="Arial" w:hAnsi="Arial" w:cs="Arial"/>
          <w:szCs w:val="24"/>
          <w:lang w:val="en-GB"/>
        </w:rPr>
        <w:t xml:space="preserve"> for the analysis</w:t>
      </w:r>
      <w:r w:rsidR="00547227">
        <w:rPr>
          <w:rFonts w:ascii="Arial" w:hAnsi="Arial" w:cs="Arial"/>
          <w:szCs w:val="24"/>
          <w:lang w:val="en-GB"/>
        </w:rPr>
        <w:t>:</w:t>
      </w:r>
      <w:r w:rsidRPr="00547227">
        <w:rPr>
          <w:rFonts w:ascii="Arial" w:hAnsi="Arial" w:cs="Arial"/>
          <w:szCs w:val="24"/>
          <w:lang w:val="en-GB"/>
        </w:rPr>
        <w:t xml:space="preserve"> </w:t>
      </w:r>
      <w:proofErr w:type="spellStart"/>
      <w:r w:rsidRPr="00547227">
        <w:rPr>
          <w:rFonts w:ascii="Arial" w:hAnsi="Arial" w:cs="Arial"/>
          <w:szCs w:val="24"/>
          <w:lang w:val="en-GB"/>
        </w:rPr>
        <w:t>phytools</w:t>
      </w:r>
      <w:proofErr w:type="spellEnd"/>
      <w:r w:rsidR="003D0E61" w:rsidRPr="00547227">
        <w:rPr>
          <w:rFonts w:ascii="Arial" w:hAnsi="Arial" w:cs="Arial"/>
          <w:szCs w:val="24"/>
          <w:lang w:val="en-GB"/>
        </w:rPr>
        <w:t xml:space="preserve"> </w:t>
      </w:r>
      <w:r w:rsidR="003D0E61" w:rsidRPr="00547227">
        <w:rPr>
          <w:rFonts w:ascii="Arial" w:hAnsi="Arial" w:cs="Arial"/>
          <w:szCs w:val="24"/>
          <w:lang w:val="en-GB"/>
        </w:rPr>
        <w:fldChar w:fldCharType="begin"/>
      </w:r>
      <w:r w:rsidR="003D0E61" w:rsidRPr="00547227">
        <w:rPr>
          <w:rFonts w:ascii="Arial" w:hAnsi="Arial" w:cs="Arial"/>
          <w:szCs w:val="24"/>
          <w:lang w:val="en-GB"/>
        </w:rPr>
        <w:instrText xml:space="preserve"> ADDIN EN.CITE &lt;EndNote&gt;&lt;Cite&gt;&lt;Author&gt;Revell&lt;/Author&gt;&lt;Year&gt;2012&lt;/Year&gt;&lt;RecNum&gt;54&lt;/RecNum&gt;&lt;DisplayText&gt;(Revell, 2012)&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related-urls&gt;&lt;/urls&gt;&lt;electronic-resource-num&gt;10.1111/j.2041-210X.2011.00169.x&lt;/electronic-resource-num&gt;&lt;/record&gt;&lt;/Cite&gt;&lt;/EndNote&gt;</w:instrText>
      </w:r>
      <w:r w:rsidR="003D0E61" w:rsidRPr="00547227">
        <w:rPr>
          <w:rFonts w:ascii="Arial" w:hAnsi="Arial" w:cs="Arial"/>
          <w:szCs w:val="24"/>
          <w:lang w:val="en-GB"/>
        </w:rPr>
        <w:fldChar w:fldCharType="separate"/>
      </w:r>
      <w:r w:rsidR="003D0E61" w:rsidRPr="00547227">
        <w:rPr>
          <w:rFonts w:ascii="Arial" w:hAnsi="Arial" w:cs="Arial"/>
          <w:noProof/>
          <w:szCs w:val="24"/>
          <w:lang w:val="en-GB"/>
        </w:rPr>
        <w:t>(Revell, 2012)</w:t>
      </w:r>
      <w:r w:rsidR="003D0E61" w:rsidRPr="00547227">
        <w:rPr>
          <w:rFonts w:ascii="Arial" w:hAnsi="Arial" w:cs="Arial"/>
          <w:szCs w:val="24"/>
          <w:lang w:val="en-GB"/>
        </w:rPr>
        <w:fldChar w:fldCharType="end"/>
      </w:r>
      <w:r w:rsidRPr="00547227">
        <w:rPr>
          <w:rFonts w:ascii="Arial" w:hAnsi="Arial" w:cs="Arial"/>
          <w:szCs w:val="24"/>
          <w:lang w:val="en-GB"/>
        </w:rPr>
        <w:t>, caper</w:t>
      </w:r>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AA2E14" w:rsidRPr="00547227">
        <w:rPr>
          <w:rFonts w:ascii="Arial" w:hAnsi="Arial" w:cs="Arial"/>
          <w:szCs w:val="24"/>
          <w:lang w:val="en-GB"/>
        </w:rPr>
        <w:instrText xml:space="preserve"> ADDIN EN.CITE &lt;EndNote&gt;&lt;Cite&gt;&lt;Author&gt;Orme&lt;/Author&gt;&lt;Year&gt;2012&lt;/Year&gt;&lt;RecNum&gt;61&lt;/RecNum&gt;&lt;DisplayText&gt;(Orme, 2012)&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sidR="00AA2E14" w:rsidRPr="00547227">
        <w:rPr>
          <w:rFonts w:ascii="Arial" w:hAnsi="Arial" w:cs="Arial"/>
          <w:szCs w:val="24"/>
          <w:lang w:val="en-GB"/>
        </w:rPr>
        <w:fldChar w:fldCharType="separate"/>
      </w:r>
      <w:r w:rsidR="00AA2E14" w:rsidRPr="00547227">
        <w:rPr>
          <w:rFonts w:ascii="Arial" w:hAnsi="Arial" w:cs="Arial"/>
          <w:noProof/>
          <w:szCs w:val="24"/>
          <w:lang w:val="en-GB"/>
        </w:rPr>
        <w:t>(Orme, 2012)</w:t>
      </w:r>
      <w:r w:rsidR="00AA2E14" w:rsidRPr="00547227">
        <w:rPr>
          <w:rFonts w:ascii="Arial" w:hAnsi="Arial" w:cs="Arial"/>
          <w:szCs w:val="24"/>
          <w:lang w:val="en-GB"/>
        </w:rPr>
        <w:fldChar w:fldCharType="end"/>
      </w:r>
      <w:r w:rsidRPr="00547227">
        <w:rPr>
          <w:rFonts w:ascii="Arial" w:hAnsi="Arial" w:cs="Arial"/>
          <w:szCs w:val="24"/>
          <w:lang w:val="en-GB"/>
        </w:rPr>
        <w:t xml:space="preserve">, </w:t>
      </w:r>
      <w:proofErr w:type="spellStart"/>
      <w:r w:rsidRPr="00547227">
        <w:rPr>
          <w:rFonts w:ascii="Arial" w:hAnsi="Arial" w:cs="Arial"/>
          <w:szCs w:val="24"/>
          <w:lang w:val="en-GB"/>
        </w:rPr>
        <w:t>MCMglmm</w:t>
      </w:r>
      <w:proofErr w:type="spellEnd"/>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AA2E14" w:rsidRPr="00547227">
        <w:rPr>
          <w:rFonts w:ascii="Arial" w:hAnsi="Arial" w:cs="Arial"/>
          <w:szCs w:val="24"/>
          <w:lang w:val="en-GB"/>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AA2E14" w:rsidRPr="00547227">
        <w:rPr>
          <w:rFonts w:ascii="Arial" w:hAnsi="Arial" w:cs="Arial"/>
          <w:szCs w:val="24"/>
          <w:lang w:val="en-GB"/>
        </w:rPr>
        <w:fldChar w:fldCharType="separate"/>
      </w:r>
      <w:r w:rsidR="00AA2E14" w:rsidRPr="00547227">
        <w:rPr>
          <w:rFonts w:ascii="Arial" w:hAnsi="Arial" w:cs="Arial"/>
          <w:noProof/>
          <w:szCs w:val="24"/>
          <w:lang w:val="en-GB"/>
        </w:rPr>
        <w:t>(Hadfield, 2010)</w:t>
      </w:r>
      <w:r w:rsidR="00AA2E14" w:rsidRPr="00547227">
        <w:rPr>
          <w:rFonts w:ascii="Arial" w:hAnsi="Arial" w:cs="Arial"/>
          <w:szCs w:val="24"/>
          <w:lang w:val="en-GB"/>
        </w:rPr>
        <w:fldChar w:fldCharType="end"/>
      </w:r>
      <w:r w:rsidRPr="00547227">
        <w:rPr>
          <w:rFonts w:ascii="Arial" w:hAnsi="Arial" w:cs="Arial"/>
          <w:szCs w:val="24"/>
          <w:lang w:val="en-GB"/>
        </w:rPr>
        <w:t xml:space="preserve">, </w:t>
      </w:r>
      <w:proofErr w:type="spellStart"/>
      <w:r w:rsidRPr="00547227">
        <w:rPr>
          <w:rFonts w:ascii="Arial" w:hAnsi="Arial" w:cs="Arial"/>
          <w:szCs w:val="24"/>
          <w:lang w:val="en-GB"/>
        </w:rPr>
        <w:t>mulTree</w:t>
      </w:r>
      <w:proofErr w:type="spellEnd"/>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AA2E14" w:rsidRPr="00547227">
        <w:rPr>
          <w:rFonts w:ascii="Arial" w:hAnsi="Arial" w:cs="Arial"/>
          <w:szCs w:val="24"/>
          <w:lang w:val="en-GB"/>
        </w:rPr>
        <w:instrText xml:space="preserve"> ADDIN EN.CITE &lt;EndNote&gt;&lt;Cite&gt;&lt;Author&gt;Guillerme&lt;/Author&gt;&lt;Year&gt;2014&lt;/Year&gt;&lt;RecNum&gt;17&lt;/RecNum&gt;&lt;DisplayText&gt;(Guillerme &amp;amp; Healy, 2014)&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periodical&gt;&lt;full-title&gt;Zonodo&lt;/full-title&gt;&lt;/periodical&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AA2E14" w:rsidRPr="00547227">
        <w:rPr>
          <w:rFonts w:ascii="Arial" w:hAnsi="Arial" w:cs="Arial"/>
          <w:szCs w:val="24"/>
          <w:lang w:val="en-GB"/>
        </w:rPr>
        <w:fldChar w:fldCharType="separate"/>
      </w:r>
      <w:r w:rsidR="00AA2E14" w:rsidRPr="00547227">
        <w:rPr>
          <w:rFonts w:ascii="Arial" w:hAnsi="Arial" w:cs="Arial"/>
          <w:noProof/>
          <w:szCs w:val="24"/>
          <w:lang w:val="en-GB"/>
        </w:rPr>
        <w:t>(Guillerme &amp; Healy, 2014)</w:t>
      </w:r>
      <w:r w:rsidR="00AA2E14" w:rsidRPr="00547227">
        <w:rPr>
          <w:rFonts w:ascii="Arial" w:hAnsi="Arial" w:cs="Arial"/>
          <w:szCs w:val="24"/>
          <w:lang w:val="en-GB"/>
        </w:rPr>
        <w:fldChar w:fldCharType="end"/>
      </w:r>
      <w:r w:rsidRPr="00547227">
        <w:rPr>
          <w:rFonts w:ascii="Arial" w:hAnsi="Arial" w:cs="Arial"/>
          <w:szCs w:val="24"/>
          <w:lang w:val="en-GB"/>
        </w:rPr>
        <w:t>, mice</w:t>
      </w:r>
      <w:r w:rsidR="003D0E61" w:rsidRPr="00547227">
        <w:rPr>
          <w:rFonts w:ascii="Arial" w:hAnsi="Arial" w:cs="Arial"/>
          <w:szCs w:val="24"/>
          <w:lang w:val="en-GB"/>
        </w:rPr>
        <w:t xml:space="preserve"> </w:t>
      </w:r>
      <w:r w:rsidR="003D0E61" w:rsidRPr="00547227">
        <w:rPr>
          <w:rFonts w:ascii="Arial" w:hAnsi="Arial" w:cs="Arial"/>
          <w:szCs w:val="24"/>
          <w:lang w:val="en-GB"/>
        </w:rPr>
        <w:fldChar w:fldCharType="begin"/>
      </w:r>
      <w:r w:rsidR="003D0E61" w:rsidRPr="00547227">
        <w:rPr>
          <w:rFonts w:ascii="Arial" w:hAnsi="Arial" w:cs="Arial"/>
          <w:szCs w:val="24"/>
          <w:lang w:val="en-GB"/>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eriodical&gt;&lt;full-title&gt;Journal of Statistical Software&lt;/full-title&gt;&lt;/periodical&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3D0E61" w:rsidRPr="00547227">
        <w:rPr>
          <w:rFonts w:ascii="Arial" w:hAnsi="Arial" w:cs="Arial"/>
          <w:szCs w:val="24"/>
          <w:lang w:val="en-GB"/>
        </w:rPr>
        <w:fldChar w:fldCharType="separate"/>
      </w:r>
      <w:r w:rsidR="003D0E61" w:rsidRPr="00547227">
        <w:rPr>
          <w:rFonts w:ascii="Arial" w:hAnsi="Arial" w:cs="Arial"/>
          <w:noProof/>
          <w:szCs w:val="24"/>
          <w:lang w:val="en-GB"/>
        </w:rPr>
        <w:t>(Buuren &amp; Groothuis-Oudshoorn, 2011)</w:t>
      </w:r>
      <w:r w:rsidR="003D0E61" w:rsidRPr="00547227">
        <w:rPr>
          <w:rFonts w:ascii="Arial" w:hAnsi="Arial" w:cs="Arial"/>
          <w:szCs w:val="24"/>
          <w:lang w:val="en-GB"/>
        </w:rPr>
        <w:fldChar w:fldCharType="end"/>
      </w:r>
      <w:r w:rsidRPr="00547227">
        <w:rPr>
          <w:rFonts w:ascii="Arial" w:hAnsi="Arial" w:cs="Arial"/>
          <w:szCs w:val="24"/>
          <w:lang w:val="en-GB"/>
        </w:rPr>
        <w:t xml:space="preserve">, </w:t>
      </w:r>
      <w:proofErr w:type="spellStart"/>
      <w:r w:rsidRPr="00547227">
        <w:rPr>
          <w:rFonts w:ascii="Arial" w:hAnsi="Arial" w:cs="Arial"/>
          <w:szCs w:val="24"/>
          <w:lang w:val="en-GB"/>
        </w:rPr>
        <w:t>phylomice</w:t>
      </w:r>
      <w:proofErr w:type="spellEnd"/>
      <w:r w:rsidR="003D0E61" w:rsidRPr="00547227">
        <w:rPr>
          <w:rFonts w:ascii="Arial" w:hAnsi="Arial" w:cs="Arial"/>
          <w:szCs w:val="24"/>
          <w:lang w:val="en-GB"/>
        </w:rPr>
        <w:t xml:space="preserve"> (Blomberg and </w:t>
      </w:r>
      <w:proofErr w:type="spellStart"/>
      <w:r w:rsidR="003D0E61" w:rsidRPr="00547227">
        <w:rPr>
          <w:rFonts w:ascii="Arial" w:hAnsi="Arial" w:cs="Arial"/>
          <w:szCs w:val="24"/>
          <w:lang w:val="en-GB"/>
        </w:rPr>
        <w:t>Drhlik</w:t>
      </w:r>
      <w:proofErr w:type="spellEnd"/>
      <w:r w:rsidR="003D0E61" w:rsidRPr="00547227">
        <w:rPr>
          <w:rFonts w:ascii="Arial" w:hAnsi="Arial" w:cs="Arial"/>
          <w:szCs w:val="24"/>
          <w:lang w:val="en-GB"/>
        </w:rPr>
        <w:t>)</w:t>
      </w:r>
      <w:r w:rsidRPr="00547227">
        <w:rPr>
          <w:rFonts w:ascii="Arial" w:hAnsi="Arial" w:cs="Arial"/>
          <w:szCs w:val="24"/>
          <w:lang w:val="en-GB"/>
        </w:rPr>
        <w:t xml:space="preserve">, </w:t>
      </w:r>
      <w:proofErr w:type="spellStart"/>
      <w:r w:rsidR="006A7494" w:rsidRPr="00547227">
        <w:rPr>
          <w:rFonts w:ascii="Arial" w:hAnsi="Arial" w:cs="Arial"/>
          <w:szCs w:val="24"/>
          <w:lang w:val="en-GB"/>
        </w:rPr>
        <w:t>geiger</w:t>
      </w:r>
      <w:proofErr w:type="spellEnd"/>
      <w:r w:rsidR="006A7494" w:rsidRPr="00547227">
        <w:rPr>
          <w:rFonts w:ascii="Arial" w:hAnsi="Arial" w:cs="Arial"/>
          <w:szCs w:val="24"/>
          <w:lang w:val="en-GB"/>
        </w:rPr>
        <w:t xml:space="preserve"> </w:t>
      </w:r>
      <w:r w:rsidR="009C6610" w:rsidRPr="00547227">
        <w:rPr>
          <w:rFonts w:ascii="Arial" w:hAnsi="Arial" w:cs="Arial"/>
          <w:szCs w:val="24"/>
          <w:lang w:val="en-GB"/>
        </w:rPr>
        <w:fldChar w:fldCharType="begin"/>
      </w:r>
      <w:r w:rsidR="009C6610" w:rsidRPr="00547227">
        <w:rPr>
          <w:rFonts w:ascii="Arial" w:hAnsi="Arial" w:cs="Arial"/>
          <w:szCs w:val="24"/>
          <w:lang w:val="en-GB"/>
        </w:rPr>
        <w:instrText xml:space="preserve"> ADDIN EN.CITE &lt;EndNote&gt;&lt;Cite&gt;&lt;Author&gt;Harmon&lt;/Author&gt;&lt;Year&gt;2007&lt;/Year&gt;&lt;RecNum&gt;353&lt;/RecNum&gt;&lt;DisplayText&gt;(Harmon, Weir, Brock, Glor, &amp;amp; Challenger, 2007)&lt;/DisplayText&gt;&lt;record&gt;&lt;rec-number&gt;353&lt;/rec-number&gt;&lt;foreign-keys&gt;&lt;key app="EN" db-id="a9aw0atab92x0ledv2kxwsvmdfttad9p2fez" timestamp="1564447876"&gt;353&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7&lt;/year&gt;&lt;/dates&gt;&lt;isbn&gt;1460-2059&lt;/isbn&gt;&lt;urls&gt;&lt;/urls&gt;&lt;/record&gt;&lt;/Cite&gt;&lt;/EndNote&gt;</w:instrText>
      </w:r>
      <w:r w:rsidR="009C6610" w:rsidRPr="00547227">
        <w:rPr>
          <w:rFonts w:ascii="Arial" w:hAnsi="Arial" w:cs="Arial"/>
          <w:szCs w:val="24"/>
          <w:lang w:val="en-GB"/>
        </w:rPr>
        <w:fldChar w:fldCharType="separate"/>
      </w:r>
      <w:r w:rsidR="009C6610" w:rsidRPr="00547227">
        <w:rPr>
          <w:rFonts w:ascii="Arial" w:hAnsi="Arial" w:cs="Arial"/>
          <w:noProof/>
          <w:szCs w:val="24"/>
          <w:lang w:val="en-GB"/>
        </w:rPr>
        <w:t>(Harmon, Weir, Brock, Glor, &amp; Challenger, 2007)</w:t>
      </w:r>
      <w:r w:rsidR="009C6610" w:rsidRPr="00547227">
        <w:rPr>
          <w:rFonts w:ascii="Arial" w:hAnsi="Arial" w:cs="Arial"/>
          <w:szCs w:val="24"/>
          <w:lang w:val="en-GB"/>
        </w:rPr>
        <w:fldChar w:fldCharType="end"/>
      </w:r>
      <w:r w:rsidRPr="00547227">
        <w:rPr>
          <w:rFonts w:ascii="Arial" w:hAnsi="Arial" w:cs="Arial"/>
          <w:szCs w:val="24"/>
          <w:lang w:val="en-GB"/>
        </w:rPr>
        <w:t xml:space="preserve">, </w:t>
      </w:r>
      <w:proofErr w:type="spellStart"/>
      <w:r w:rsidR="00F33EB3" w:rsidRPr="00547227">
        <w:rPr>
          <w:rFonts w:ascii="Arial" w:hAnsi="Arial" w:cs="Arial"/>
          <w:szCs w:val="24"/>
          <w:lang w:val="en-GB"/>
        </w:rPr>
        <w:t>RRphylo</w:t>
      </w:r>
      <w:proofErr w:type="spellEnd"/>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6A7494" w:rsidRPr="00547227">
        <w:rPr>
          <w:rFonts w:ascii="Arial" w:hAnsi="Arial" w:cs="Arial"/>
          <w:szCs w:val="24"/>
          <w:lang w:val="en-GB"/>
        </w:rPr>
        <w:instrText xml:space="preserve"> ADDIN EN.CITE &lt;EndNote&gt;&lt;Cite&gt;&lt;Author&gt;Raia&lt;/Author&gt;&lt;Year&gt;2019&lt;/Year&gt;&lt;RecNum&gt;36&lt;/RecNum&gt;&lt;DisplayText&gt;(Raia et al., 2019)&lt;/DisplayText&gt;&lt;record&gt;&lt;rec-number&gt;36&lt;/rec-number&gt;&lt;foreign-keys&gt;&lt;key app="EN" db-id="a9aw0atab92x0ledv2kxwsvmdfttad9p2fez" timestamp="1564364862" guid="ed20f92f-d4b8-4f57-a0c7-e3409fe0c26e"&gt;36&lt;/key&gt;&lt;/foreign-keys&gt;&lt;ref-type name="Journal Article"&gt;17&lt;/ref-type&gt;&lt;contributors&gt;&lt;authors&gt;&lt;author&gt;Raia, Pasquale&lt;/author&gt;&lt;author&gt;Castiglione, Silvia&lt;/author&gt;&lt;author&gt;Serio, Carmela&lt;/author&gt;&lt;author&gt;Mondanaro, Alessandro&lt;/author&gt;&lt;author&gt;Mel-Chionna, Marina&lt;/author&gt;&lt;author&gt;Febbraro, Mirko Di&lt;/author&gt;&lt;author&gt;Profico, Antonio&lt;/author&gt;&lt;author&gt;Maintainer, Francesco Carotenuto&lt;/author&gt;&lt;/authors&gt;&lt;/contributors&gt;&lt;titles&gt;&lt;title&gt;Package &amp;apos;RRphylo&amp;apos; Type Package Title Phylogenetic Ridge Regression Methods for Comparative Studies&lt;/title&gt;&lt;/titles&gt;&lt;keywords&gt;&lt;keyword&gt;Imports ape&lt;/keyword&gt;&lt;keyword&gt;RColorBrewer&lt;/keyword&gt;&lt;keyword&gt;Rutils&lt;/keyword&gt;&lt;keyword&gt;binr&lt;/keyword&gt;&lt;keyword&gt;car&lt;/keyword&gt;&lt;keyword&gt;cluster&lt;/keyword&gt;&lt;keyword&gt;datatree&lt;/keyword&gt;&lt;keyword&gt;doParallel&lt;/keyword&gt;&lt;keyword&gt;emmeans&lt;/keyword&gt;&lt;keyword&gt;foreach&lt;/keyword&gt;&lt;keyword&gt;geiger&lt;/keyword&gt;&lt;keyword&gt;lmtest&lt;/keyword&gt;&lt;keyword&gt;mvMORPH&lt;/keyword&gt;&lt;keyword&gt;nlme&lt;/keyword&gt;&lt;keyword&gt;outliers&lt;/keyword&gt;&lt;keyword&gt;parallel&lt;/keyword&gt;&lt;keyword&gt;penalized&lt;/keyword&gt;&lt;keyword&gt;phangorn&lt;/keyword&gt;&lt;keyword&gt;phytools&lt;/keyword&gt;&lt;keyword&gt;picante&lt;/keyword&gt;&lt;keyword&gt;plotrix&lt;/keyword&gt;&lt;keyword&gt;pvclust&lt;/keyword&gt;&lt;keyword&gt;rlist&lt;/keyword&gt;&lt;keyword&gt;scales&lt;/keyword&gt;&lt;keyword&gt;smatr&lt;/keyword&gt;&lt;keyword&gt;stats4&lt;/keyword&gt;&lt;keyword&gt;tseries RoxygenNote 610 NeedsCompilation no&lt;/keyword&gt;&lt;keyword&gt;vegan&lt;/keyword&gt;&lt;/keywords&gt;&lt;dates&gt;&lt;year&gt;2019&lt;/year&gt;&lt;/dates&gt;&lt;urls&gt;&lt;related-urls&gt;&lt;url&gt;https://cran.r-project.org/web/packages/RRphylo/RRphylo.pdf&lt;/url&gt;&lt;/related-urls&gt;&lt;/urls&gt;&lt;electronic-resource-num&gt;10.1111/2041&lt;/electronic-resource-num&gt;&lt;/record&gt;&lt;/Cite&gt;&lt;/EndNote&gt;</w:instrText>
      </w:r>
      <w:r w:rsidR="006A7494" w:rsidRPr="00547227">
        <w:rPr>
          <w:rFonts w:ascii="Arial" w:hAnsi="Arial" w:cs="Arial"/>
          <w:szCs w:val="24"/>
          <w:lang w:val="en-GB"/>
        </w:rPr>
        <w:fldChar w:fldCharType="separate"/>
      </w:r>
      <w:r w:rsidR="006A7494" w:rsidRPr="00547227">
        <w:rPr>
          <w:rFonts w:ascii="Arial" w:hAnsi="Arial" w:cs="Arial"/>
          <w:noProof/>
          <w:szCs w:val="24"/>
          <w:lang w:val="en-GB"/>
        </w:rPr>
        <w:t>(Raia et al., 2019)</w:t>
      </w:r>
      <w:r w:rsidR="006A7494" w:rsidRPr="00547227">
        <w:rPr>
          <w:rFonts w:ascii="Arial" w:hAnsi="Arial" w:cs="Arial"/>
          <w:szCs w:val="24"/>
          <w:lang w:val="en-GB"/>
        </w:rPr>
        <w:fldChar w:fldCharType="end"/>
      </w:r>
      <w:r w:rsidRPr="00547227">
        <w:rPr>
          <w:rFonts w:ascii="Arial" w:hAnsi="Arial" w:cs="Arial"/>
          <w:szCs w:val="24"/>
          <w:lang w:val="en-GB"/>
        </w:rPr>
        <w:t>. For plotting ggplot2</w:t>
      </w:r>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6A7494" w:rsidRPr="00547227">
        <w:rPr>
          <w:rFonts w:ascii="Arial" w:hAnsi="Arial" w:cs="Arial"/>
          <w:szCs w:val="24"/>
          <w:lang w:val="en-GB"/>
        </w:rPr>
        <w:instrText xml:space="preserve"> ADDIN EN.CITE &lt;EndNote&gt;&lt;Cite&gt;&lt;Author&gt;Wickham&lt;/Author&gt;&lt;Year&gt;2016&lt;/Year&gt;&lt;RecNum&gt;351&lt;/RecNum&gt;&lt;DisplayText&gt;(Wickham, 2016)&lt;/DisplayText&gt;&lt;record&gt;&lt;rec-number&gt;351&lt;/rec-number&gt;&lt;foreign-keys&gt;&lt;key app="EN" db-id="a9aw0atab92x0ledv2kxwsvmdfttad9p2fez" timestamp="1564447492"&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6A7494" w:rsidRPr="00547227">
        <w:rPr>
          <w:rFonts w:ascii="Arial" w:hAnsi="Arial" w:cs="Arial"/>
          <w:szCs w:val="24"/>
          <w:lang w:val="en-GB"/>
        </w:rPr>
        <w:fldChar w:fldCharType="separate"/>
      </w:r>
      <w:r w:rsidR="006A7494" w:rsidRPr="00547227">
        <w:rPr>
          <w:rFonts w:ascii="Arial" w:hAnsi="Arial" w:cs="Arial"/>
          <w:noProof/>
          <w:szCs w:val="24"/>
          <w:lang w:val="en-GB"/>
        </w:rPr>
        <w:t>(Wickham, 2016)</w:t>
      </w:r>
      <w:r w:rsidR="006A7494" w:rsidRPr="00547227">
        <w:rPr>
          <w:rFonts w:ascii="Arial" w:hAnsi="Arial" w:cs="Arial"/>
          <w:szCs w:val="24"/>
          <w:lang w:val="en-GB"/>
        </w:rPr>
        <w:fldChar w:fldCharType="end"/>
      </w:r>
      <w:r w:rsidRPr="00547227">
        <w:rPr>
          <w:rFonts w:ascii="Arial" w:hAnsi="Arial" w:cs="Arial"/>
          <w:szCs w:val="24"/>
          <w:lang w:val="en-GB"/>
        </w:rPr>
        <w:t xml:space="preserve"> and </w:t>
      </w:r>
      <w:proofErr w:type="spellStart"/>
      <w:r w:rsidRPr="00547227">
        <w:rPr>
          <w:rFonts w:ascii="Arial" w:hAnsi="Arial" w:cs="Arial"/>
          <w:szCs w:val="24"/>
          <w:lang w:val="en-GB"/>
        </w:rPr>
        <w:t>hdrcde</w:t>
      </w:r>
      <w:proofErr w:type="spellEnd"/>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6A7494" w:rsidRPr="00547227">
        <w:rPr>
          <w:rFonts w:ascii="Arial" w:hAnsi="Arial" w:cs="Arial"/>
          <w:szCs w:val="24"/>
          <w:lang w:val="en-GB"/>
        </w:rPr>
        <w:instrText xml:space="preserve"> ADDIN EN.CITE &lt;EndNote&gt;&lt;Cite&gt;&lt;Author&gt;Hyndman&lt;/Author&gt;&lt;Year&gt;2018&lt;/Year&gt;&lt;RecNum&gt;352&lt;/RecNum&gt;&lt;DisplayText&gt;(Hyndman, Einbeck, Wand, &amp;amp; Hyndman, 2018)&lt;/DisplayText&gt;&lt;record&gt;&lt;rec-number&gt;352&lt;/rec-number&gt;&lt;foreign-keys&gt;&lt;key app="EN" db-id="a9aw0atab92x0ledv2kxwsvmdfttad9p2fez" timestamp="1564447537"&gt;352&lt;/key&gt;&lt;/foreign-keys&gt;&lt;ref-type name="Journal Article"&gt;17&lt;/ref-type&gt;&lt;contributors&gt;&lt;authors&gt;&lt;author&gt;Hyndman, Rob J&lt;/author&gt;&lt;author&gt;Einbeck, Jochen&lt;/author&gt;&lt;author&gt;Wand, Matthew&lt;/author&gt;&lt;author&gt;Hyndman, Maintainer Rob&lt;/author&gt;&lt;/authors&gt;&lt;/contributors&gt;&lt;titles&gt;&lt;title&gt;Package ‘hdrcde’&lt;/title&gt;&lt;/titles&gt;&lt;dates&gt;&lt;year&gt;2018&lt;/year&gt;&lt;/dates&gt;&lt;urls&gt;&lt;/urls&gt;&lt;/record&gt;&lt;/Cite&gt;&lt;/EndNote&gt;</w:instrText>
      </w:r>
      <w:r w:rsidR="006A7494" w:rsidRPr="00547227">
        <w:rPr>
          <w:rFonts w:ascii="Arial" w:hAnsi="Arial" w:cs="Arial"/>
          <w:szCs w:val="24"/>
          <w:lang w:val="en-GB"/>
        </w:rPr>
        <w:fldChar w:fldCharType="separate"/>
      </w:r>
      <w:r w:rsidR="006A7494" w:rsidRPr="00547227">
        <w:rPr>
          <w:rFonts w:ascii="Arial" w:hAnsi="Arial" w:cs="Arial"/>
          <w:noProof/>
          <w:szCs w:val="24"/>
          <w:lang w:val="en-GB"/>
        </w:rPr>
        <w:t>(Hyndman, Einbeck, Wand, &amp; Hyndman, 2018)</w:t>
      </w:r>
      <w:r w:rsidR="006A7494" w:rsidRPr="00547227">
        <w:rPr>
          <w:rFonts w:ascii="Arial" w:hAnsi="Arial" w:cs="Arial"/>
          <w:szCs w:val="24"/>
          <w:lang w:val="en-GB"/>
        </w:rPr>
        <w:fldChar w:fldCharType="end"/>
      </w:r>
      <w:r w:rsidR="00547227">
        <w:rPr>
          <w:rFonts w:ascii="Arial" w:hAnsi="Arial" w:cs="Arial"/>
          <w:szCs w:val="24"/>
          <w:lang w:val="en-GB"/>
        </w:rPr>
        <w:t xml:space="preserve"> were used</w:t>
      </w:r>
      <w:r w:rsidRPr="00547227">
        <w:rPr>
          <w:rFonts w:ascii="Arial" w:hAnsi="Arial" w:cs="Arial"/>
          <w:szCs w:val="24"/>
          <w:lang w:val="en-GB"/>
        </w:rPr>
        <w:t>.</w:t>
      </w:r>
    </w:p>
    <w:p w14:paraId="584105ED" w14:textId="77777777" w:rsidR="009D6717" w:rsidRPr="00547227" w:rsidRDefault="009D6717"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Dataset</w:t>
      </w:r>
    </w:p>
    <w:p w14:paraId="518D3A7A" w14:textId="77777777" w:rsidR="00DA68A6" w:rsidRPr="00547227" w:rsidRDefault="00FF76BB" w:rsidP="00F33EB3">
      <w:pPr>
        <w:spacing w:line="480" w:lineRule="auto"/>
        <w:rPr>
          <w:rFonts w:ascii="Arial" w:hAnsi="Arial" w:cs="Arial"/>
          <w:szCs w:val="24"/>
          <w:lang w:val="en-GB"/>
        </w:rPr>
      </w:pPr>
      <w:r w:rsidRPr="00547227">
        <w:rPr>
          <w:rFonts w:ascii="Arial" w:hAnsi="Arial" w:cs="Arial"/>
          <w:szCs w:val="24"/>
          <w:lang w:val="en-GB"/>
        </w:rPr>
        <w:t xml:space="preserve">We collated the largest and most comprehensive dataset on marsupial brain sizes to date </w:t>
      </w:r>
      <w:r w:rsidR="009D6717" w:rsidRPr="00547227">
        <w:rPr>
          <w:rFonts w:ascii="Arial" w:hAnsi="Arial" w:cs="Arial"/>
          <w:szCs w:val="24"/>
          <w:lang w:val="en-GB"/>
        </w:rPr>
        <w:t>(See table</w:t>
      </w:r>
      <w:r w:rsidRPr="00547227">
        <w:rPr>
          <w:rFonts w:ascii="Arial" w:hAnsi="Arial" w:cs="Arial"/>
          <w:szCs w:val="24"/>
          <w:lang w:val="en-GB"/>
        </w:rPr>
        <w:t xml:space="preserve"> for sources</w:t>
      </w:r>
      <w:r w:rsidR="009D6717" w:rsidRPr="00547227">
        <w:rPr>
          <w:rFonts w:ascii="Arial" w:hAnsi="Arial" w:cs="Arial"/>
          <w:szCs w:val="24"/>
          <w:lang w:val="en-GB"/>
        </w:rPr>
        <w:t xml:space="preserve">). It includes 18 traits </w:t>
      </w:r>
      <w:r w:rsidR="00547227" w:rsidRPr="00547227">
        <w:rPr>
          <w:rFonts w:ascii="Arial" w:hAnsi="Arial" w:cs="Arial"/>
          <w:szCs w:val="24"/>
          <w:lang w:val="en-GB"/>
        </w:rPr>
        <w:t>including</w:t>
      </w:r>
      <w:r w:rsidR="009D6717" w:rsidRPr="00547227">
        <w:rPr>
          <w:rFonts w:ascii="Arial" w:hAnsi="Arial" w:cs="Arial"/>
          <w:szCs w:val="24"/>
          <w:lang w:val="en-GB"/>
        </w:rPr>
        <w:t xml:space="preserve"> brain and body size. The </w:t>
      </w:r>
      <w:r w:rsidR="009D6717" w:rsidRPr="00547227">
        <w:rPr>
          <w:rFonts w:ascii="Arial" w:hAnsi="Arial" w:cs="Arial"/>
          <w:szCs w:val="24"/>
          <w:lang w:val="en-GB"/>
        </w:rPr>
        <w:lastRenderedPageBreak/>
        <w:t xml:space="preserve">final dataset </w:t>
      </w:r>
      <w:r w:rsidR="00DA68A6" w:rsidRPr="00547227">
        <w:rPr>
          <w:rFonts w:ascii="Arial" w:hAnsi="Arial" w:cs="Arial"/>
          <w:szCs w:val="24"/>
          <w:lang w:val="en-GB"/>
        </w:rPr>
        <w:t>comprises</w:t>
      </w:r>
      <w:r w:rsidR="009D6717" w:rsidRPr="00547227">
        <w:rPr>
          <w:rFonts w:ascii="Arial" w:hAnsi="Arial" w:cs="Arial"/>
          <w:szCs w:val="24"/>
          <w:lang w:val="en-GB"/>
        </w:rPr>
        <w:t xml:space="preserve"> 176 species of marsupials</w:t>
      </w:r>
      <w:r w:rsidR="00DA68A6" w:rsidRPr="00547227">
        <w:rPr>
          <w:rFonts w:ascii="Arial" w:hAnsi="Arial" w:cs="Arial"/>
          <w:szCs w:val="24"/>
          <w:lang w:val="en-GB"/>
        </w:rPr>
        <w:t xml:space="preserve"> from all three continents inhabited by the infra-class. Those comprise around 53% of all marsupial species, approximated to be around 330 in total</w:t>
      </w:r>
      <w:r w:rsidR="0034657E" w:rsidRPr="00547227">
        <w:rPr>
          <w:rFonts w:ascii="Arial" w:hAnsi="Arial" w:cs="Arial"/>
          <w:szCs w:val="24"/>
          <w:lang w:val="en-GB"/>
        </w:rPr>
        <w:t xml:space="preserve">. </w:t>
      </w:r>
      <w:r w:rsidR="000F5F71" w:rsidRPr="00547227">
        <w:rPr>
          <w:rFonts w:ascii="Arial" w:hAnsi="Arial" w:cs="Arial"/>
          <w:szCs w:val="24"/>
          <w:lang w:val="en-GB"/>
        </w:rPr>
        <w:t xml:space="preserve">In particular, we provide an extensive dataset on X </w:t>
      </w:r>
      <w:proofErr w:type="spellStart"/>
      <w:r w:rsidR="000F5F71" w:rsidRPr="00547227">
        <w:rPr>
          <w:rFonts w:ascii="Arial" w:hAnsi="Arial" w:cs="Arial"/>
          <w:szCs w:val="24"/>
          <w:lang w:val="en-GB"/>
        </w:rPr>
        <w:t>ameridelphian</w:t>
      </w:r>
      <w:proofErr w:type="spellEnd"/>
      <w:r w:rsidR="000F5F71" w:rsidRPr="00547227">
        <w:rPr>
          <w:rFonts w:ascii="Arial" w:hAnsi="Arial" w:cs="Arial"/>
          <w:szCs w:val="24"/>
          <w:lang w:val="en-GB"/>
        </w:rPr>
        <w:t xml:space="preserve"> species, which have to date been underrepresented in marsupial brain size datasets</w:t>
      </w:r>
    </w:p>
    <w:p w14:paraId="32092AF2" w14:textId="77777777" w:rsidR="0034657E" w:rsidRPr="00547227" w:rsidRDefault="0034657E" w:rsidP="00F33EB3">
      <w:pPr>
        <w:spacing w:line="480" w:lineRule="auto"/>
        <w:rPr>
          <w:rFonts w:ascii="Arial" w:hAnsi="Arial" w:cs="Arial"/>
          <w:szCs w:val="24"/>
          <w:lang w:val="en-GB"/>
        </w:rPr>
      </w:pPr>
      <w:r w:rsidRPr="00547227">
        <w:rPr>
          <w:rFonts w:ascii="Arial" w:hAnsi="Arial" w:cs="Arial"/>
          <w:szCs w:val="24"/>
          <w:lang w:val="en-GB"/>
        </w:rPr>
        <w:t>B</w:t>
      </w:r>
      <w:r w:rsidR="009D6717" w:rsidRPr="00547227">
        <w:rPr>
          <w:rFonts w:ascii="Arial" w:hAnsi="Arial" w:cs="Arial"/>
          <w:szCs w:val="24"/>
          <w:lang w:val="en-GB"/>
        </w:rPr>
        <w:t>rain</w:t>
      </w:r>
      <w:r w:rsidRPr="00547227">
        <w:rPr>
          <w:rFonts w:ascii="Arial" w:hAnsi="Arial" w:cs="Arial"/>
          <w:szCs w:val="24"/>
          <w:lang w:val="en-GB"/>
        </w:rPr>
        <w:t xml:space="preserve"> size</w:t>
      </w:r>
      <w:r w:rsidR="009D6717" w:rsidRPr="00547227">
        <w:rPr>
          <w:rFonts w:ascii="Arial" w:hAnsi="Arial" w:cs="Arial"/>
          <w:szCs w:val="24"/>
          <w:lang w:val="en-GB"/>
        </w:rPr>
        <w:t>, body</w:t>
      </w:r>
      <w:r w:rsidRPr="00547227">
        <w:rPr>
          <w:rFonts w:ascii="Arial" w:hAnsi="Arial" w:cs="Arial"/>
          <w:szCs w:val="24"/>
          <w:lang w:val="en-GB"/>
        </w:rPr>
        <w:t xml:space="preserve"> size</w:t>
      </w:r>
      <w:r w:rsidR="009D6717" w:rsidRPr="00547227">
        <w:rPr>
          <w:rFonts w:ascii="Arial" w:hAnsi="Arial" w:cs="Arial"/>
          <w:szCs w:val="24"/>
          <w:lang w:val="en-GB"/>
        </w:rPr>
        <w:t>, origin and activity cycle ha</w:t>
      </w:r>
      <w:r w:rsidR="000878F4" w:rsidRPr="00547227">
        <w:rPr>
          <w:rFonts w:ascii="Arial" w:hAnsi="Arial" w:cs="Arial"/>
          <w:szCs w:val="24"/>
          <w:lang w:val="en-GB"/>
        </w:rPr>
        <w:t>d</w:t>
      </w:r>
      <w:r w:rsidR="009D6717" w:rsidRPr="00547227">
        <w:rPr>
          <w:rFonts w:ascii="Arial" w:hAnsi="Arial" w:cs="Arial"/>
          <w:szCs w:val="24"/>
          <w:lang w:val="en-GB"/>
        </w:rPr>
        <w:t xml:space="preserve"> no missing values, while the </w:t>
      </w:r>
      <w:r w:rsidR="00547227">
        <w:rPr>
          <w:rFonts w:ascii="Arial" w:hAnsi="Arial" w:cs="Arial"/>
          <w:szCs w:val="24"/>
          <w:lang w:val="en-GB"/>
        </w:rPr>
        <w:t>other traits</w:t>
      </w:r>
      <w:r w:rsidR="009D6717" w:rsidRPr="00547227">
        <w:rPr>
          <w:rFonts w:ascii="Arial" w:hAnsi="Arial" w:cs="Arial"/>
          <w:szCs w:val="24"/>
          <w:lang w:val="en-GB"/>
        </w:rPr>
        <w:t xml:space="preserve"> ha</w:t>
      </w:r>
      <w:r w:rsidR="000878F4" w:rsidRPr="00547227">
        <w:rPr>
          <w:rFonts w:ascii="Arial" w:hAnsi="Arial" w:cs="Arial"/>
          <w:szCs w:val="24"/>
          <w:lang w:val="en-GB"/>
        </w:rPr>
        <w:t>d</w:t>
      </w:r>
      <w:r w:rsidR="00FF76BB" w:rsidRPr="00547227">
        <w:rPr>
          <w:rFonts w:ascii="Arial" w:hAnsi="Arial" w:cs="Arial"/>
          <w:szCs w:val="24"/>
          <w:lang w:val="en-GB"/>
        </w:rPr>
        <w:t xml:space="preserve"> around</w:t>
      </w:r>
      <w:r w:rsidR="009D6717" w:rsidRPr="00547227">
        <w:rPr>
          <w:rFonts w:ascii="Arial" w:hAnsi="Arial" w:cs="Arial"/>
          <w:szCs w:val="24"/>
          <w:lang w:val="en-GB"/>
        </w:rPr>
        <w:t xml:space="preserve"> 25% missing values on average (see </w:t>
      </w:r>
      <w:r w:rsidR="00FF76BB" w:rsidRPr="00547227">
        <w:rPr>
          <w:rFonts w:ascii="Arial" w:hAnsi="Arial" w:cs="Arial"/>
          <w:szCs w:val="24"/>
          <w:lang w:val="en-GB"/>
        </w:rPr>
        <w:t xml:space="preserve">Multiple </w:t>
      </w:r>
      <w:r w:rsidR="009D6717" w:rsidRPr="00547227">
        <w:rPr>
          <w:rFonts w:ascii="Arial" w:hAnsi="Arial" w:cs="Arial"/>
          <w:szCs w:val="24"/>
          <w:lang w:val="en-GB"/>
        </w:rPr>
        <w:t>Imputations</w:t>
      </w:r>
      <w:r w:rsidR="00FF76BB" w:rsidRPr="00547227">
        <w:rPr>
          <w:rFonts w:ascii="Arial" w:hAnsi="Arial" w:cs="Arial"/>
          <w:szCs w:val="24"/>
          <w:lang w:val="en-GB"/>
        </w:rPr>
        <w:t xml:space="preserve"> section and Supplementary Information</w:t>
      </w:r>
      <w:r w:rsidR="009D6717" w:rsidRPr="00547227">
        <w:rPr>
          <w:rFonts w:ascii="Arial" w:hAnsi="Arial" w:cs="Arial"/>
          <w:szCs w:val="24"/>
          <w:lang w:val="en-GB"/>
        </w:rPr>
        <w:t xml:space="preserve"> for the pattern of the missing data). We use body mass as an estimate </w:t>
      </w:r>
      <w:r w:rsidRPr="00547227">
        <w:rPr>
          <w:rFonts w:ascii="Arial" w:hAnsi="Arial" w:cs="Arial"/>
          <w:szCs w:val="24"/>
          <w:lang w:val="en-GB"/>
        </w:rPr>
        <w:t>for</w:t>
      </w:r>
      <w:r w:rsidR="009D6717" w:rsidRPr="00547227">
        <w:rPr>
          <w:rFonts w:ascii="Arial" w:hAnsi="Arial" w:cs="Arial"/>
          <w:szCs w:val="24"/>
          <w:lang w:val="en-GB"/>
        </w:rPr>
        <w:t xml:space="preserve"> body size, while </w:t>
      </w:r>
      <w:r w:rsidR="000878F4" w:rsidRPr="00547227">
        <w:rPr>
          <w:rFonts w:ascii="Arial" w:hAnsi="Arial" w:cs="Arial"/>
          <w:szCs w:val="24"/>
          <w:lang w:val="en-GB"/>
        </w:rPr>
        <w:t xml:space="preserve">brain </w:t>
      </w:r>
      <w:r w:rsidR="009D6717" w:rsidRPr="00547227">
        <w:rPr>
          <w:rFonts w:ascii="Arial" w:hAnsi="Arial" w:cs="Arial"/>
          <w:szCs w:val="24"/>
          <w:lang w:val="en-GB"/>
        </w:rPr>
        <w:t xml:space="preserve">volume </w:t>
      </w:r>
      <w:r w:rsidR="00FF76BB" w:rsidRPr="00547227">
        <w:rPr>
          <w:rFonts w:ascii="Arial" w:hAnsi="Arial" w:cs="Arial"/>
          <w:szCs w:val="24"/>
          <w:lang w:val="en-GB"/>
        </w:rPr>
        <w:t>is</w:t>
      </w:r>
      <w:r w:rsidR="009D6717" w:rsidRPr="00547227">
        <w:rPr>
          <w:rFonts w:ascii="Arial" w:hAnsi="Arial" w:cs="Arial"/>
          <w:szCs w:val="24"/>
          <w:lang w:val="en-GB"/>
        </w:rPr>
        <w:t xml:space="preserve"> used as an estimate for brain</w:t>
      </w:r>
      <w:r w:rsidRPr="00547227">
        <w:rPr>
          <w:rFonts w:ascii="Arial" w:hAnsi="Arial" w:cs="Arial"/>
          <w:szCs w:val="24"/>
          <w:lang w:val="en-GB"/>
        </w:rPr>
        <w:t xml:space="preserve"> size</w:t>
      </w:r>
      <w:r w:rsidR="009D6717" w:rsidRPr="00547227">
        <w:rPr>
          <w:rFonts w:ascii="Arial" w:hAnsi="Arial" w:cs="Arial"/>
          <w:szCs w:val="24"/>
          <w:lang w:val="en-GB"/>
        </w:rPr>
        <w:t>. Data on brain volumes w</w:t>
      </w:r>
      <w:r w:rsidRPr="00547227">
        <w:rPr>
          <w:rFonts w:ascii="Arial" w:hAnsi="Arial" w:cs="Arial"/>
          <w:szCs w:val="24"/>
          <w:lang w:val="en-GB"/>
        </w:rPr>
        <w:t>ere</w:t>
      </w:r>
      <w:r w:rsidR="009D6717" w:rsidRPr="00547227">
        <w:rPr>
          <w:rFonts w:ascii="Arial" w:hAnsi="Arial" w:cs="Arial"/>
          <w:szCs w:val="24"/>
          <w:lang w:val="en-GB"/>
        </w:rPr>
        <w:t xml:space="preserve"> derived from measurements of endocranial volumes</w:t>
      </w:r>
      <w:r w:rsidRPr="00547227">
        <w:rPr>
          <w:rFonts w:ascii="Arial" w:hAnsi="Arial" w:cs="Arial"/>
          <w:szCs w:val="24"/>
          <w:lang w:val="en-GB"/>
        </w:rPr>
        <w:t xml:space="preserve"> (ECV)</w:t>
      </w:r>
      <w:r w:rsidR="009D6717" w:rsidRPr="00547227">
        <w:rPr>
          <w:rFonts w:ascii="Arial" w:hAnsi="Arial" w:cs="Arial"/>
          <w:szCs w:val="24"/>
          <w:lang w:val="en-GB"/>
        </w:rPr>
        <w:t xml:space="preserve"> and w</w:t>
      </w:r>
      <w:r w:rsidRPr="00547227">
        <w:rPr>
          <w:rFonts w:ascii="Arial" w:hAnsi="Arial" w:cs="Arial"/>
          <w:szCs w:val="24"/>
          <w:lang w:val="en-GB"/>
        </w:rPr>
        <w:t>ere</w:t>
      </w:r>
      <w:r w:rsidR="009D6717" w:rsidRPr="00547227">
        <w:rPr>
          <w:rFonts w:ascii="Arial" w:hAnsi="Arial" w:cs="Arial"/>
          <w:szCs w:val="24"/>
          <w:lang w:val="en-GB"/>
        </w:rPr>
        <w:t xml:space="preserve"> obtained from several different sources</w:t>
      </w:r>
      <w:r w:rsidR="003A5B27" w:rsidRPr="00547227">
        <w:rPr>
          <w:rFonts w:ascii="Arial" w:hAnsi="Arial" w:cs="Arial"/>
          <w:szCs w:val="24"/>
          <w:lang w:val="en-GB"/>
        </w:rPr>
        <w:t xml:space="preserve"> </w:t>
      </w:r>
      <w:r w:rsidR="003D0E61" w:rsidRPr="00547227">
        <w:rPr>
          <w:rFonts w:ascii="Arial" w:hAnsi="Arial" w:cs="Arial"/>
          <w:szCs w:val="24"/>
          <w:lang w:val="en-GB"/>
        </w:rPr>
        <w:fldChar w:fldCharType="begin"/>
      </w:r>
      <w:r w:rsidR="003D0E61" w:rsidRPr="00547227">
        <w:rPr>
          <w:rFonts w:ascii="Arial" w:hAnsi="Arial" w:cs="Arial"/>
          <w:szCs w:val="24"/>
          <w:lang w:val="en-GB"/>
        </w:rPr>
        <w:instrText xml:space="preserve"> ADDIN EN.CITE &lt;EndNote&gt;&lt;Cite&gt;&lt;Author&gt;Weisbecker&lt;/Author&gt;&lt;Year&gt;2015&lt;/Year&gt;&lt;RecNum&gt;122&lt;/RecNum&gt;&lt;DisplayText&gt;(Weisbecker, Blomberg, Goldizen, Brown, &amp;amp; Fisher, 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3D0E61" w:rsidRPr="00547227">
        <w:rPr>
          <w:rFonts w:ascii="Arial" w:hAnsi="Arial" w:cs="Arial"/>
          <w:szCs w:val="24"/>
          <w:lang w:val="en-GB"/>
        </w:rPr>
        <w:fldChar w:fldCharType="separate"/>
      </w:r>
      <w:r w:rsidR="003D0E61" w:rsidRPr="00547227">
        <w:rPr>
          <w:rFonts w:ascii="Arial" w:hAnsi="Arial" w:cs="Arial"/>
          <w:noProof/>
          <w:szCs w:val="24"/>
          <w:lang w:val="en-GB"/>
        </w:rPr>
        <w:t>(Weisbecker, Blomberg, Goldizen, Brown, &amp; Fisher, 2015)</w:t>
      </w:r>
      <w:r w:rsidR="003D0E61" w:rsidRPr="00547227">
        <w:rPr>
          <w:rFonts w:ascii="Arial" w:hAnsi="Arial" w:cs="Arial"/>
          <w:szCs w:val="24"/>
          <w:lang w:val="en-GB"/>
        </w:rPr>
        <w:fldChar w:fldCharType="end"/>
      </w:r>
      <w:r w:rsidR="003A5B27" w:rsidRPr="00547227">
        <w:rPr>
          <w:rFonts w:ascii="Arial" w:hAnsi="Arial" w:cs="Arial"/>
          <w:szCs w:val="24"/>
          <w:lang w:val="en-GB"/>
        </w:rPr>
        <w:t xml:space="preserve"> </w:t>
      </w:r>
      <w:r w:rsidRPr="00547227">
        <w:rPr>
          <w:rFonts w:ascii="Arial" w:hAnsi="Arial" w:cs="Arial"/>
          <w:szCs w:val="24"/>
          <w:lang w:val="en-GB"/>
        </w:rPr>
        <w:t xml:space="preserve"> WHO ELSE</w:t>
      </w:r>
      <w:r w:rsidR="009D6717" w:rsidRPr="00547227">
        <w:rPr>
          <w:rFonts w:ascii="Arial" w:hAnsi="Arial" w:cs="Arial"/>
          <w:szCs w:val="24"/>
          <w:lang w:val="en-GB"/>
        </w:rPr>
        <w:t xml:space="preserve">. While endocranial volumes are a reliable proxy for brain size, they </w:t>
      </w:r>
      <w:r w:rsidR="000E05A6" w:rsidRPr="00547227">
        <w:rPr>
          <w:rFonts w:ascii="Arial" w:hAnsi="Arial" w:cs="Arial"/>
          <w:szCs w:val="24"/>
          <w:lang w:val="en-GB"/>
        </w:rPr>
        <w:t>do suffer from certain drawback</w:t>
      </w:r>
      <w:r w:rsidR="000878F4" w:rsidRPr="00547227">
        <w:rPr>
          <w:rFonts w:ascii="Arial" w:hAnsi="Arial" w:cs="Arial"/>
          <w:szCs w:val="24"/>
          <w:lang w:val="en-GB"/>
        </w:rPr>
        <w:t>s</w:t>
      </w:r>
      <w:r w:rsidRPr="00547227">
        <w:rPr>
          <w:rFonts w:ascii="Arial" w:hAnsi="Arial" w:cs="Arial"/>
          <w:szCs w:val="24"/>
          <w:lang w:val="en-GB"/>
        </w:rPr>
        <w:t>. In marsupials, t</w:t>
      </w:r>
      <w:r w:rsidR="000E05A6" w:rsidRPr="00547227">
        <w:rPr>
          <w:rFonts w:ascii="Arial" w:hAnsi="Arial" w:cs="Arial"/>
          <w:szCs w:val="24"/>
          <w:lang w:val="en-GB"/>
        </w:rPr>
        <w:t>he koala (</w:t>
      </w:r>
      <w:r w:rsidR="000E05A6" w:rsidRPr="00547227">
        <w:rPr>
          <w:rFonts w:ascii="Arial" w:hAnsi="Arial" w:cs="Arial"/>
          <w:i/>
          <w:szCs w:val="24"/>
          <w:lang w:val="en-GB"/>
        </w:rPr>
        <w:t xml:space="preserve">Phascolarctos </w:t>
      </w:r>
      <w:proofErr w:type="spellStart"/>
      <w:r w:rsidR="000E05A6" w:rsidRPr="00547227">
        <w:rPr>
          <w:rFonts w:ascii="Arial" w:hAnsi="Arial" w:cs="Arial"/>
          <w:i/>
          <w:szCs w:val="24"/>
          <w:lang w:val="en-GB"/>
        </w:rPr>
        <w:t>cinereus</w:t>
      </w:r>
      <w:proofErr w:type="spellEnd"/>
      <w:r w:rsidR="000E05A6" w:rsidRPr="00547227">
        <w:rPr>
          <w:rFonts w:ascii="Arial" w:hAnsi="Arial" w:cs="Arial"/>
          <w:szCs w:val="24"/>
          <w:lang w:val="en-GB"/>
        </w:rPr>
        <w:t>) is a remarkable example for the pitfalls of using it as a direct proxy</w:t>
      </w:r>
      <w:r w:rsidRPr="00547227">
        <w:rPr>
          <w:rFonts w:ascii="Arial" w:hAnsi="Arial" w:cs="Arial"/>
          <w:szCs w:val="24"/>
          <w:lang w:val="en-GB"/>
        </w:rPr>
        <w:t>. Koala’s endocranial cavity is exceptionally large compared to the brain contained in it,</w:t>
      </w:r>
      <w:r w:rsidR="00BA7458" w:rsidRPr="00547227">
        <w:rPr>
          <w:rFonts w:ascii="Arial" w:hAnsi="Arial" w:cs="Arial"/>
          <w:szCs w:val="24"/>
          <w:lang w:val="en-GB"/>
        </w:rPr>
        <w:t xml:space="preserve"> comprising only around 60% of the total ECV</w:t>
      </w:r>
      <w:r w:rsidR="005E46A3" w:rsidRPr="00547227">
        <w:rPr>
          <w:rFonts w:ascii="Arial" w:hAnsi="Arial" w:cs="Arial"/>
          <w:szCs w:val="24"/>
          <w:lang w:val="en-GB"/>
        </w:rPr>
        <w:t xml:space="preserve"> </w:t>
      </w:r>
      <w:r w:rsidR="003D0E61" w:rsidRPr="00547227">
        <w:rPr>
          <w:rFonts w:ascii="Arial" w:hAnsi="Arial" w:cs="Arial"/>
          <w:szCs w:val="24"/>
          <w:lang w:val="en-GB"/>
        </w:rPr>
        <w:fldChar w:fldCharType="begin"/>
      </w:r>
      <w:r w:rsidR="003D0E61" w:rsidRPr="00547227">
        <w:rPr>
          <w:rFonts w:ascii="Arial" w:hAnsi="Arial" w:cs="Arial"/>
          <w:szCs w:val="24"/>
          <w:lang w:val="en-GB"/>
        </w:rPr>
        <w:instrText xml:space="preserve"> ADDIN EN.CITE &lt;EndNote&gt;&lt;Cite&gt;&lt;Author&gt;Taylor&lt;/Author&gt;&lt;Year&gt;2006&lt;/Year&gt;&lt;RecNum&gt;90&lt;/RecNum&gt;&lt;DisplayText&gt;(Taylor, Rühli, Brown, De Miguel, &amp;amp; Henneberg, 2006)&lt;/DisplayText&gt;&lt;record&gt;&lt;rec-number&gt;90&lt;/rec-number&gt;&lt;foreign-keys&gt;&lt;key app="EN" db-id="a9aw0atab92x0ledv2kxwsvmdfttad9p2fez" timestamp="1564364862" guid="6e747472-4942-4876-9434-a7247999e9fc"&gt;90&lt;/key&gt;&lt;/foreign-keys&gt;&lt;ref-type name="Report"&gt;27&lt;/ref-type&gt;&lt;contributors&gt;&lt;authors&gt;&lt;author&gt;Taylor, Jamie&lt;/author&gt;&lt;author&gt;Rühli, Frank J.&lt;/author&gt;&lt;author&gt;Brown, Greg&lt;/author&gt;&lt;author&gt;De Miguel, Carmen&lt;/author&gt;&lt;author&gt;Henneberg, MacIej&lt;/author&gt;&lt;/authors&gt;&lt;/contributors&gt;&lt;titles&gt;&lt;title&gt;Mr imaging of brain morphology, vascularisation and encephalization in the koala&lt;/title&gt;&lt;/titles&gt;&lt;pages&gt;243-247&lt;/pages&gt;&lt;volume&gt;28&lt;/volume&gt;&lt;keywords&gt;&lt;keyword&gt;Angiography&lt;/keyword&gt;&lt;keyword&gt;Brain volume&lt;/keyword&gt;&lt;keyword&gt;Central nervous system&lt;/keyword&gt;&lt;keyword&gt;Endocranial volume&lt;/keyword&gt;&lt;keyword&gt;Marsupial&lt;/keyword&gt;&lt;keyword&gt;Morphology&lt;/keyword&gt;&lt;keyword&gt;Radiography&lt;/keyword&gt;&lt;/keywords&gt;&lt;dates&gt;&lt;year&gt;2006&lt;/year&gt;&lt;/dates&gt;&lt;urls&gt;&lt;related-urls&gt;&lt;url&gt;https://www.publish.csiro.au/am/pdf/AM06034&lt;/url&gt;&lt;/related-urls&gt;&lt;/urls&gt;&lt;electronic-resource-num&gt;10.1071/AM06034&lt;/electronic-resource-num&gt;&lt;/record&gt;&lt;/Cite&gt;&lt;/EndNote&gt;</w:instrText>
      </w:r>
      <w:r w:rsidR="003D0E61" w:rsidRPr="00547227">
        <w:rPr>
          <w:rFonts w:ascii="Arial" w:hAnsi="Arial" w:cs="Arial"/>
          <w:szCs w:val="24"/>
          <w:lang w:val="en-GB"/>
        </w:rPr>
        <w:fldChar w:fldCharType="separate"/>
      </w:r>
      <w:r w:rsidR="003D0E61" w:rsidRPr="00547227">
        <w:rPr>
          <w:rFonts w:ascii="Arial" w:hAnsi="Arial" w:cs="Arial"/>
          <w:noProof/>
          <w:szCs w:val="24"/>
          <w:lang w:val="en-GB"/>
        </w:rPr>
        <w:t>(Taylor, Rühli, Brown, De Miguel, &amp; Henneberg, 2006)</w:t>
      </w:r>
      <w:r w:rsidR="003D0E61" w:rsidRPr="00547227">
        <w:rPr>
          <w:rFonts w:ascii="Arial" w:hAnsi="Arial" w:cs="Arial"/>
          <w:szCs w:val="24"/>
          <w:lang w:val="en-GB"/>
        </w:rPr>
        <w:fldChar w:fldCharType="end"/>
      </w:r>
      <w:r w:rsidR="005E46A3"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ISBN":"1741750318","abstract":"From the (under) ground up? Evolution and relationships -- How the koala lost its tail : Aboriginal dreamtime -- Coolah, koala or sloth? Discovery by Europeans -- Finicky feeders : koala ecology -- Time to sleep : koala behavior -- Koalas as ambassadors : zoos and tourism -- Creation of an icon : from cartoon character to chocolate bar -- Island dilemma : the politics and costs of managing koalas -- Open season : the koala fur trade -- Habitat loss chaos : threats to the koala -- Conservation controversy : the highs and lows.","author":[{"dropping-particle":"","family":"Jackson","given":"Stephen (Stephen M.)","non-dropping-particle":"","parse-names":false,"suffix":""}],"id":"ITEM-1","issued":{"date-parts":[["2007"]]},"number-of-pages":"337","publisher":"Allen &amp; Unwin","title":"Koala : origins of an icon","type":"book"},"uris":["http://www.mendeley.com/documents/?uuid=e2e43da5-2986-3298-9528-453e0b2d477b"]}],"mendeley":{"formattedCitation":"(Jackson, 2007)","plainTextFormattedCitation":"(Jackson, 2007)","previouslyFormattedCitation":"&lt;sup&gt;2&lt;/sup&gt;"},"properties":{"noteIndex":0},"schema":"https://github.com/citation-style-language/schema/raw/master/csl-citation.json"}</w:instrText>
      </w:r>
      <w:r w:rsidR="005E46A3" w:rsidRPr="00547227">
        <w:rPr>
          <w:rFonts w:ascii="Arial" w:hAnsi="Arial" w:cs="Arial"/>
          <w:szCs w:val="24"/>
          <w:lang w:val="en-GB"/>
        </w:rPr>
        <w:fldChar w:fldCharType="end"/>
      </w:r>
      <w:r w:rsidR="00BA7458" w:rsidRPr="00547227">
        <w:rPr>
          <w:rFonts w:ascii="Arial" w:hAnsi="Arial" w:cs="Arial"/>
          <w:i/>
          <w:szCs w:val="24"/>
          <w:lang w:val="en-GB"/>
        </w:rPr>
        <w:t xml:space="preserve">. </w:t>
      </w:r>
      <w:r w:rsidRPr="00547227">
        <w:rPr>
          <w:rFonts w:ascii="Arial" w:hAnsi="Arial" w:cs="Arial"/>
          <w:i/>
          <w:szCs w:val="24"/>
          <w:lang w:val="en-GB"/>
        </w:rPr>
        <w:t xml:space="preserve"> </w:t>
      </w:r>
      <w:r w:rsidR="005E46A3" w:rsidRPr="00547227">
        <w:rPr>
          <w:rFonts w:ascii="Arial" w:hAnsi="Arial" w:cs="Arial"/>
          <w:szCs w:val="24"/>
          <w:lang w:val="en-GB"/>
        </w:rPr>
        <w:t>Therefore,</w:t>
      </w:r>
      <w:r w:rsidRPr="00547227">
        <w:rPr>
          <w:rFonts w:ascii="Arial" w:hAnsi="Arial" w:cs="Arial"/>
          <w:szCs w:val="24"/>
          <w:lang w:val="en-GB"/>
        </w:rPr>
        <w:t xml:space="preserve"> using ECV without correction in </w:t>
      </w:r>
      <w:r w:rsidR="00BA7458" w:rsidRPr="00547227">
        <w:rPr>
          <w:rFonts w:ascii="Arial" w:hAnsi="Arial" w:cs="Arial"/>
          <w:szCs w:val="24"/>
          <w:lang w:val="en-GB"/>
        </w:rPr>
        <w:t>such</w:t>
      </w:r>
      <w:r w:rsidRPr="00547227">
        <w:rPr>
          <w:rFonts w:ascii="Arial" w:hAnsi="Arial" w:cs="Arial"/>
          <w:szCs w:val="24"/>
          <w:lang w:val="en-GB"/>
        </w:rPr>
        <w:t xml:space="preserve"> species might lead to the misleading observation that they have very large brains. (HAVE WE CORRECTED FOR THAT???!). To our knowledge, no other species in our dataset has such stark discrepancy between ECV and actual brain size.</w:t>
      </w:r>
    </w:p>
    <w:p w14:paraId="24C14A7A" w14:textId="77777777" w:rsidR="009D6717" w:rsidRPr="00547227" w:rsidRDefault="009D6717" w:rsidP="00F33EB3">
      <w:pPr>
        <w:spacing w:line="480" w:lineRule="auto"/>
        <w:rPr>
          <w:rFonts w:ascii="Arial" w:hAnsi="Arial" w:cs="Arial"/>
          <w:szCs w:val="24"/>
          <w:lang w:val="en-GB"/>
        </w:rPr>
      </w:pPr>
      <w:r w:rsidRPr="00547227">
        <w:rPr>
          <w:rFonts w:ascii="Arial" w:hAnsi="Arial" w:cs="Arial"/>
          <w:szCs w:val="24"/>
          <w:lang w:val="en-GB"/>
        </w:rPr>
        <w:t>For detailed description on rationale for inclusion and sources of the data</w:t>
      </w:r>
      <w:r w:rsidR="0034657E" w:rsidRPr="00547227">
        <w:rPr>
          <w:rFonts w:ascii="Arial" w:hAnsi="Arial" w:cs="Arial"/>
          <w:szCs w:val="24"/>
          <w:lang w:val="en-GB"/>
        </w:rPr>
        <w:t>,</w:t>
      </w:r>
      <w:r w:rsidRPr="00547227">
        <w:rPr>
          <w:rFonts w:ascii="Arial" w:hAnsi="Arial" w:cs="Arial"/>
          <w:szCs w:val="24"/>
          <w:lang w:val="en-GB"/>
        </w:rPr>
        <w:t xml:space="preserve"> see the table with data sources. </w:t>
      </w:r>
    </w:p>
    <w:p w14:paraId="2652E584" w14:textId="77777777" w:rsidR="00152BEF" w:rsidRPr="00547227" w:rsidRDefault="00152BEF"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lastRenderedPageBreak/>
        <w:t>Phylogeny</w:t>
      </w:r>
    </w:p>
    <w:p w14:paraId="553BBF76" w14:textId="77777777"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We included information on phylogenetic non</w:t>
      </w:r>
      <w:r w:rsidR="00BA7458" w:rsidRPr="00547227">
        <w:rPr>
          <w:rFonts w:ascii="Arial" w:hAnsi="Arial" w:cs="Arial"/>
          <w:szCs w:val="24"/>
          <w:lang w:val="en-GB"/>
        </w:rPr>
        <w:t>-independence in all our analyse</w:t>
      </w:r>
      <w:r w:rsidRPr="00547227">
        <w:rPr>
          <w:rFonts w:ascii="Arial" w:hAnsi="Arial" w:cs="Arial"/>
          <w:szCs w:val="24"/>
          <w:lang w:val="en-GB"/>
        </w:rPr>
        <w:t xml:space="preserve">s using an </w:t>
      </w:r>
      <w:proofErr w:type="spellStart"/>
      <w:r w:rsidRPr="00547227">
        <w:rPr>
          <w:rFonts w:ascii="Arial" w:hAnsi="Arial" w:cs="Arial"/>
          <w:szCs w:val="24"/>
          <w:lang w:val="en-GB"/>
        </w:rPr>
        <w:t>ultrametric</w:t>
      </w:r>
      <w:proofErr w:type="spellEnd"/>
      <w:r w:rsidRPr="00547227">
        <w:rPr>
          <w:rFonts w:ascii="Arial" w:hAnsi="Arial" w:cs="Arial"/>
          <w:szCs w:val="24"/>
          <w:lang w:val="en-GB"/>
        </w:rPr>
        <w:t xml:space="preserve"> phylogenetic tree of 17</w:t>
      </w:r>
      <w:r w:rsidR="00547227">
        <w:rPr>
          <w:rFonts w:ascii="Arial" w:hAnsi="Arial" w:cs="Arial"/>
          <w:szCs w:val="24"/>
          <w:lang w:val="en-GB"/>
        </w:rPr>
        <w:t>5</w:t>
      </w:r>
      <w:r w:rsidRPr="00547227">
        <w:rPr>
          <w:rFonts w:ascii="Arial" w:hAnsi="Arial" w:cs="Arial"/>
          <w:szCs w:val="24"/>
          <w:lang w:val="en-GB"/>
        </w:rPr>
        <w:t xml:space="preserve"> extant marsupial species</w:t>
      </w:r>
      <w:r w:rsidR="00547227">
        <w:rPr>
          <w:rFonts w:ascii="Arial" w:hAnsi="Arial" w:cs="Arial"/>
          <w:szCs w:val="24"/>
          <w:lang w:val="en-GB"/>
        </w:rPr>
        <w:t xml:space="preserve"> </w:t>
      </w:r>
      <w:r w:rsidR="00547227" w:rsidRPr="00547227">
        <w:rPr>
          <w:rFonts w:ascii="Arial" w:hAnsi="Arial" w:cs="Arial"/>
          <w:szCs w:val="24"/>
          <w:lang w:val="en-GB"/>
        </w:rPr>
        <w:t xml:space="preserve">(with the one exception of the </w:t>
      </w:r>
      <w:proofErr w:type="spellStart"/>
      <w:r w:rsidR="00547227" w:rsidRPr="00547227">
        <w:rPr>
          <w:rFonts w:ascii="Arial" w:hAnsi="Arial" w:cs="Arial"/>
          <w:szCs w:val="24"/>
          <w:lang w:val="en-GB"/>
        </w:rPr>
        <w:t>Thylacine</w:t>
      </w:r>
      <w:proofErr w:type="spellEnd"/>
      <w:r w:rsidR="00547227" w:rsidRPr="00547227">
        <w:rPr>
          <w:rFonts w:ascii="Arial" w:hAnsi="Arial" w:cs="Arial"/>
          <w:szCs w:val="24"/>
          <w:lang w:val="en-GB"/>
        </w:rPr>
        <w:t xml:space="preserve"> which is extinct)</w:t>
      </w:r>
      <w:r w:rsidRPr="00547227">
        <w:rPr>
          <w:rFonts w:ascii="Arial" w:hAnsi="Arial" w:cs="Arial"/>
          <w:szCs w:val="24"/>
          <w:lang w:val="en-GB"/>
        </w:rPr>
        <w:t xml:space="preserve"> obtained from Time Tree. The tree had 12 branches with length of 0 (used as means for resolving </w:t>
      </w:r>
      <w:proofErr w:type="spellStart"/>
      <w:r w:rsidRPr="00547227">
        <w:rPr>
          <w:rFonts w:ascii="Arial" w:hAnsi="Arial" w:cs="Arial"/>
          <w:szCs w:val="24"/>
          <w:lang w:val="en-GB"/>
        </w:rPr>
        <w:t>politomies</w:t>
      </w:r>
      <w:proofErr w:type="spellEnd"/>
      <w:r w:rsidRPr="00547227">
        <w:rPr>
          <w:rFonts w:ascii="Arial" w:hAnsi="Arial" w:cs="Arial"/>
          <w:szCs w:val="24"/>
          <w:lang w:val="en-GB"/>
        </w:rPr>
        <w:t>), which due to the requirements of some of the approaches had to be resolved. We did that by adding 0.01% of the median branch length, and then ultrametriciz</w:t>
      </w:r>
      <w:r w:rsidR="009D6717" w:rsidRPr="00547227">
        <w:rPr>
          <w:rFonts w:ascii="Arial" w:hAnsi="Arial" w:cs="Arial"/>
          <w:szCs w:val="24"/>
          <w:lang w:val="en-GB"/>
        </w:rPr>
        <w:t>ed</w:t>
      </w:r>
      <w:r w:rsidRPr="00547227">
        <w:rPr>
          <w:rFonts w:ascii="Arial" w:hAnsi="Arial" w:cs="Arial"/>
          <w:szCs w:val="24"/>
          <w:lang w:val="en-GB"/>
        </w:rPr>
        <w:t xml:space="preserve"> the tree again using </w:t>
      </w:r>
      <w:r w:rsidR="00BA7458" w:rsidRPr="00547227">
        <w:rPr>
          <w:rFonts w:ascii="Arial" w:hAnsi="Arial" w:cs="Arial"/>
          <w:szCs w:val="24"/>
          <w:lang w:val="en-GB"/>
        </w:rPr>
        <w:t xml:space="preserve">extension, with </w:t>
      </w:r>
      <w:r w:rsidRPr="00547227">
        <w:rPr>
          <w:rFonts w:ascii="Arial" w:hAnsi="Arial" w:cs="Arial"/>
          <w:szCs w:val="24"/>
          <w:lang w:val="en-GB"/>
        </w:rPr>
        <w:t xml:space="preserve">the package </w:t>
      </w:r>
      <w:proofErr w:type="spellStart"/>
      <w:r w:rsidRPr="00547227">
        <w:rPr>
          <w:rFonts w:ascii="Arial" w:hAnsi="Arial" w:cs="Arial"/>
          <w:szCs w:val="24"/>
          <w:lang w:val="en-GB"/>
        </w:rPr>
        <w:t>phytools</w:t>
      </w:r>
      <w:proofErr w:type="spellEnd"/>
      <w:r w:rsidRPr="00547227">
        <w:rPr>
          <w:rFonts w:ascii="Arial" w:hAnsi="Arial" w:cs="Arial"/>
          <w:szCs w:val="24"/>
          <w:lang w:val="en-GB"/>
        </w:rPr>
        <w:t>.</w:t>
      </w:r>
    </w:p>
    <w:p w14:paraId="702CE8C8" w14:textId="77777777" w:rsidR="00FA598F" w:rsidRPr="00547227" w:rsidRDefault="00FA598F"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Statistical methods</w:t>
      </w:r>
    </w:p>
    <w:p w14:paraId="05EB3579" w14:textId="77777777" w:rsidR="00FA598F" w:rsidRPr="00547227" w:rsidRDefault="00FA598F" w:rsidP="00F33EB3">
      <w:pPr>
        <w:spacing w:line="480" w:lineRule="auto"/>
        <w:rPr>
          <w:rFonts w:ascii="Arial" w:hAnsi="Arial" w:cs="Arial"/>
          <w:szCs w:val="24"/>
          <w:lang w:val="en-GB"/>
        </w:rPr>
      </w:pPr>
      <w:r w:rsidRPr="00547227">
        <w:rPr>
          <w:rFonts w:ascii="Arial" w:hAnsi="Arial" w:cs="Arial"/>
          <w:szCs w:val="24"/>
          <w:lang w:val="en-GB"/>
        </w:rPr>
        <w:t>We use a combination of Bayesian statistical methods in a framework for phylogenetically informed comparative analyses</w:t>
      </w:r>
      <w:r w:rsidR="005E46A3" w:rsidRPr="00547227">
        <w:rPr>
          <w:rFonts w:ascii="Arial" w:hAnsi="Arial" w:cs="Arial"/>
          <w:szCs w:val="24"/>
          <w:lang w:val="en-GB"/>
        </w:rPr>
        <w:t xml:space="preserve"> (see Figure)</w:t>
      </w:r>
      <w:r w:rsidRPr="00547227">
        <w:rPr>
          <w:rFonts w:ascii="Arial" w:hAnsi="Arial" w:cs="Arial"/>
          <w:szCs w:val="24"/>
          <w:lang w:val="en-GB"/>
        </w:rPr>
        <w:t xml:space="preserve">. We start off with multiple imputations of missing data resulting in a number of biased estimations based on chained equations (check Multiple Imputations section). We run </w:t>
      </w:r>
      <w:proofErr w:type="spellStart"/>
      <w:r w:rsidRPr="00547227">
        <w:rPr>
          <w:rFonts w:ascii="Arial" w:hAnsi="Arial" w:cs="Arial"/>
          <w:szCs w:val="24"/>
          <w:lang w:val="en-GB"/>
        </w:rPr>
        <w:t>MCMCglmm</w:t>
      </w:r>
      <w:proofErr w:type="spellEnd"/>
      <w:r w:rsidRPr="00547227">
        <w:rPr>
          <w:rFonts w:ascii="Arial" w:hAnsi="Arial" w:cs="Arial"/>
          <w:szCs w:val="24"/>
          <w:lang w:val="en-GB"/>
        </w:rPr>
        <w:t xml:space="preserve"> on all the imputed datasets running on 2 chains. Subsequently, we pool all the solutions from both chains into an ‘average’ mod</w:t>
      </w:r>
      <w:r w:rsidR="00365BFD" w:rsidRPr="00547227">
        <w:rPr>
          <w:rFonts w:ascii="Arial" w:hAnsi="Arial" w:cs="Arial"/>
          <w:szCs w:val="24"/>
          <w:lang w:val="en-GB"/>
        </w:rPr>
        <w:t xml:space="preserve">el, on which we base </w:t>
      </w:r>
      <w:r w:rsidR="00624706" w:rsidRPr="00547227">
        <w:rPr>
          <w:rFonts w:ascii="Arial" w:hAnsi="Arial" w:cs="Arial"/>
          <w:szCs w:val="24"/>
          <w:lang w:val="en-GB"/>
        </w:rPr>
        <w:t>all</w:t>
      </w:r>
      <w:r w:rsidR="00365BFD" w:rsidRPr="00547227">
        <w:rPr>
          <w:rFonts w:ascii="Arial" w:hAnsi="Arial" w:cs="Arial"/>
          <w:szCs w:val="24"/>
          <w:lang w:val="en-GB"/>
        </w:rPr>
        <w:t xml:space="preserve"> analyse</w:t>
      </w:r>
      <w:r w:rsidRPr="00547227">
        <w:rPr>
          <w:rFonts w:ascii="Arial" w:hAnsi="Arial" w:cs="Arial"/>
          <w:szCs w:val="24"/>
          <w:lang w:val="en-GB"/>
        </w:rPr>
        <w:t xml:space="preserve">s and conclusions. </w:t>
      </w:r>
    </w:p>
    <w:p w14:paraId="2B6F1D54" w14:textId="77777777" w:rsidR="00152BEF" w:rsidRPr="00547227" w:rsidRDefault="0034657E" w:rsidP="00F33EB3">
      <w:pPr>
        <w:pStyle w:val="Heading3"/>
        <w:spacing w:line="480" w:lineRule="auto"/>
        <w:rPr>
          <w:rFonts w:ascii="Arial" w:hAnsi="Arial" w:cs="Arial"/>
          <w:lang w:val="en-GB"/>
        </w:rPr>
      </w:pPr>
      <w:r w:rsidRPr="00547227">
        <w:rPr>
          <w:rFonts w:ascii="Arial" w:hAnsi="Arial" w:cs="Arial"/>
          <w:lang w:val="en-GB"/>
        </w:rPr>
        <w:t>Multiple i</w:t>
      </w:r>
      <w:r w:rsidR="00152BEF" w:rsidRPr="00547227">
        <w:rPr>
          <w:rFonts w:ascii="Arial" w:hAnsi="Arial" w:cs="Arial"/>
          <w:lang w:val="en-GB"/>
        </w:rPr>
        <w:t>mputation</w:t>
      </w:r>
      <w:r w:rsidRPr="00547227">
        <w:rPr>
          <w:rFonts w:ascii="Arial" w:hAnsi="Arial" w:cs="Arial"/>
          <w:lang w:val="en-GB"/>
        </w:rPr>
        <w:t>s</w:t>
      </w:r>
    </w:p>
    <w:p w14:paraId="60C4E619" w14:textId="77777777"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Dealing with missing data has been a pervasive issue in comparative studies. The most common solution to the problem has been to omit cases with missing values, which often results in losing whole cases only because of one or two missing values. A proposed and tested approach is multiple data imputation </w:t>
      </w:r>
      <w:r w:rsidR="003D0E61" w:rsidRPr="00547227">
        <w:rPr>
          <w:rFonts w:ascii="Arial" w:hAnsi="Arial" w:cs="Arial"/>
          <w:szCs w:val="24"/>
          <w:lang w:val="en-GB"/>
        </w:rPr>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C9yZWxhdGVkLXVybHM+PC91cmxzPjxjdXN0b20y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</w:fldData>
        </w:fldChar>
      </w:r>
      <w:r w:rsidR="003D0E61" w:rsidRPr="00547227">
        <w:rPr>
          <w:rFonts w:ascii="Arial" w:hAnsi="Arial" w:cs="Arial"/>
          <w:szCs w:val="24"/>
          <w:lang w:val="en-GB"/>
        </w:rPr>
        <w:instrText xml:space="preserve"> ADDIN EN.CITE </w:instrText>
      </w:r>
      <w:r w:rsidR="003D0E61" w:rsidRPr="00547227">
        <w:rPr>
          <w:rFonts w:ascii="Arial" w:hAnsi="Arial" w:cs="Arial"/>
          <w:szCs w:val="24"/>
          <w:lang w:val="en-GB"/>
        </w:rPr>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C9yZWxhdGVkLXVybHM+PC91cmxzPjxjdXN0b20y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</w:fldData>
        </w:fldChar>
      </w:r>
      <w:r w:rsidR="003D0E61" w:rsidRPr="00547227">
        <w:rPr>
          <w:rFonts w:ascii="Arial" w:hAnsi="Arial" w:cs="Arial"/>
          <w:szCs w:val="24"/>
          <w:lang w:val="en-GB"/>
        </w:rPr>
        <w:instrText xml:space="preserve"> ADDIN EN.CITE.DATA </w:instrText>
      </w:r>
      <w:r w:rsidR="003D0E61" w:rsidRPr="00547227">
        <w:rPr>
          <w:rFonts w:ascii="Arial" w:hAnsi="Arial" w:cs="Arial"/>
          <w:szCs w:val="24"/>
          <w:lang w:val="en-GB"/>
        </w:rPr>
      </w:r>
      <w:r w:rsidR="003D0E61" w:rsidRPr="00547227">
        <w:rPr>
          <w:rFonts w:ascii="Arial" w:hAnsi="Arial" w:cs="Arial"/>
          <w:szCs w:val="24"/>
          <w:lang w:val="en-GB"/>
        </w:rPr>
        <w:fldChar w:fldCharType="end"/>
      </w:r>
      <w:r w:rsidR="003D0E61" w:rsidRPr="00547227">
        <w:rPr>
          <w:rFonts w:ascii="Arial" w:hAnsi="Arial" w:cs="Arial"/>
          <w:szCs w:val="24"/>
          <w:lang w:val="en-GB"/>
        </w:rPr>
      </w:r>
      <w:r w:rsidR="003D0E61" w:rsidRPr="00547227">
        <w:rPr>
          <w:rFonts w:ascii="Arial" w:hAnsi="Arial" w:cs="Arial"/>
          <w:szCs w:val="24"/>
          <w:lang w:val="en-GB"/>
        </w:rPr>
        <w:fldChar w:fldCharType="separate"/>
      </w:r>
      <w:r w:rsidR="003D0E61" w:rsidRPr="00547227">
        <w:rPr>
          <w:rFonts w:ascii="Arial" w:hAnsi="Arial" w:cs="Arial"/>
          <w:noProof/>
          <w:szCs w:val="24"/>
          <w:lang w:val="en-GB"/>
        </w:rPr>
        <w:t>(Nakagawa &amp; Freckleton, 2008; Resche-Rigon &amp; White, 2018; Rubin, 1987)</w:t>
      </w:r>
      <w:r w:rsidR="003D0E61" w:rsidRPr="00547227">
        <w:rPr>
          <w:rFonts w:ascii="Arial" w:hAnsi="Arial" w:cs="Arial"/>
          <w:szCs w:val="24"/>
          <w:lang w:val="en-GB"/>
        </w:rPr>
        <w:fldChar w:fldCharType="end"/>
      </w:r>
      <w:r w:rsidR="003D0E61" w:rsidRPr="00547227">
        <w:rPr>
          <w:rFonts w:ascii="Arial" w:hAnsi="Arial" w:cs="Arial"/>
          <w:szCs w:val="24"/>
          <w:lang w:val="en-GB"/>
        </w:rPr>
        <w:t xml:space="preserve"> </w:t>
      </w:r>
      <w:r w:rsidRPr="00547227">
        <w:rPr>
          <w:rFonts w:ascii="Arial" w:hAnsi="Arial" w:cs="Arial"/>
          <w:szCs w:val="24"/>
          <w:lang w:val="en-GB"/>
        </w:rPr>
        <w:t>which has previously been shown to be a better solution to the problem, than omitting missing cases</w:t>
      </w:r>
      <w:r w:rsidR="00547227">
        <w:rPr>
          <w:rFonts w:ascii="Arial" w:hAnsi="Arial" w:cs="Arial"/>
          <w:szCs w:val="24"/>
          <w:lang w:val="en-GB"/>
        </w:rPr>
        <w:t xml:space="preserve"> </w:t>
      </w:r>
      <w:r w:rsidR="003D0E61" w:rsidRPr="00547227">
        <w:rPr>
          <w:rFonts w:ascii="Arial" w:hAnsi="Arial" w:cs="Arial"/>
          <w:szCs w:val="24"/>
          <w:lang w:val="en-GB"/>
        </w:rPr>
        <w:fldChar w:fldCharType="begin"/>
      </w:r>
      <w:r w:rsidR="003D0E61" w:rsidRPr="00547227">
        <w:rPr>
          <w:rFonts w:ascii="Arial" w:hAnsi="Arial" w:cs="Arial"/>
          <w:szCs w:val="24"/>
          <w:lang w:val="en-GB"/>
        </w:rPr>
        <w:instrText xml:space="preserve"> ADDIN EN.CITE &lt;EndNote&gt;&lt;Cite&gt;&lt;Author&gt;Fisher&lt;/Author&gt;&lt;Year&gt;2003&lt;/Year&gt;&lt;RecNum&gt;297&lt;/RecNum&gt;&lt;DisplayText&gt;(Fisher, Blomberg, &amp;amp; Owens, 2003)&lt;/DisplayText&gt;&lt;record&gt;&lt;rec-number&gt;297&lt;/rec-number&gt;&lt;foreign-keys&gt;&lt;key app="EN" db-id="a9aw0atab92x0ledv2kxwsvmdfttad9p2fez" timestamp="1564364864" guid="1cc0e3ad-0cec-441c-999a-bbc79f475ac3"&gt;297&lt;/key&gt;&lt;/foreign-keys&gt;&lt;ref-type name="Journal Article"&gt;17&lt;/ref-type&gt;&lt;contributors&gt;&lt;authors&gt;&lt;author&gt;Fisher, D. O.&lt;/author&gt;&lt;author&gt;Blomberg, S. P.&lt;/author&gt;&lt;author&gt;Owens, I. P.&lt;/author&gt;&lt;/authors&gt;&lt;/contributors&gt;&lt;auth-address&gt;Division of Botany and Zoology, Australian National University, Canberra, ACT 0200, Australia. diana.fisher@anu.edu.au&lt;/auth-address&gt;&lt;titles&gt;&lt;title&gt;Extrinsic versus intrinsic factors in the decline and extinction of Australian marsupials&lt;/title&gt;&lt;secondary-title&gt;Proc Biol Sci&lt;/secondary-title&gt;&lt;/titles&gt;&lt;periodical&gt;&lt;full-title&gt;Proc Biol Sci&lt;/full-title&gt;&lt;/periodical&gt;&lt;pages&gt;1801-8&lt;/pages&gt;&lt;volume&gt;270&lt;/volume&gt;&lt;number&gt;1526&lt;/number&gt;&lt;edition&gt;2003/09/11&lt;/edition&gt;&lt;keywords&gt;&lt;keyword&gt;Animals&lt;/keyword&gt;&lt;keyword&gt;Australia&lt;/keyword&gt;&lt;keyword&gt;Body Composition/physiology&lt;/keyword&gt;&lt;keyword&gt;Climate&lt;/keyword&gt;&lt;keyword&gt;Ecology&lt;/keyword&gt;&lt;keyword&gt;Geography&lt;/keyword&gt;&lt;keyword&gt;Marsupialia/*physiology&lt;/keyword&gt;&lt;keyword&gt;*Models, Biological&lt;/keyword&gt;&lt;keyword&gt;Phylogeny&lt;/keyword&gt;&lt;keyword&gt;Reproduction/physiology&lt;/keyword&gt;&lt;/keywords&gt;&lt;dates&gt;&lt;year&gt;2003&lt;/year&gt;&lt;pub-dates&gt;&lt;date&gt;Sep 7&lt;/date&gt;&lt;/pub-dates&gt;&lt;/dates&gt;&lt;isbn&gt;0962-8452 (Print)&amp;#xD;0962-8452 (Linking)&lt;/isbn&gt;&lt;accession-num&gt;12964982&lt;/accession-num&gt;&lt;urls&gt;&lt;related-urls&gt;&lt;url&gt;https://www.ncbi.nlm.nih.gov/pubmed/12964982&lt;/url&gt;&lt;/related-urls&gt;&lt;/urls&gt;&lt;custom2&gt;PMC1691447&lt;/custom2&gt;&lt;electronic-resource-num&gt;10.1098/rspb.2003.2447&lt;/electronic-resource-num&gt;&lt;/record&gt;&lt;/Cite&gt;&lt;/EndNote&gt;</w:instrText>
      </w:r>
      <w:r w:rsidR="003D0E61" w:rsidRPr="00547227">
        <w:rPr>
          <w:rFonts w:ascii="Arial" w:hAnsi="Arial" w:cs="Arial"/>
          <w:szCs w:val="24"/>
          <w:lang w:val="en-GB"/>
        </w:rPr>
        <w:fldChar w:fldCharType="separate"/>
      </w:r>
      <w:r w:rsidR="003D0E61" w:rsidRPr="00547227">
        <w:rPr>
          <w:rFonts w:ascii="Arial" w:hAnsi="Arial" w:cs="Arial"/>
          <w:noProof/>
          <w:szCs w:val="24"/>
          <w:lang w:val="en-GB"/>
        </w:rPr>
        <w:t>(Fisher, Blomberg, &amp; Owens, 2003)</w:t>
      </w:r>
      <w:r w:rsidR="003D0E61" w:rsidRPr="00547227">
        <w:rPr>
          <w:rFonts w:ascii="Arial" w:hAnsi="Arial" w:cs="Arial"/>
          <w:szCs w:val="24"/>
          <w:lang w:val="en-GB"/>
        </w:rPr>
        <w:fldChar w:fldCharType="end"/>
      </w:r>
      <w:r w:rsidRPr="00547227">
        <w:rPr>
          <w:rFonts w:ascii="Arial" w:hAnsi="Arial" w:cs="Arial"/>
          <w:szCs w:val="24"/>
          <w:lang w:val="en-GB"/>
        </w:rPr>
        <w:t>.</w:t>
      </w:r>
    </w:p>
    <w:p w14:paraId="7CBC2AF7" w14:textId="77777777"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lastRenderedPageBreak/>
        <w:t xml:space="preserve">For imputation of missing </w:t>
      </w:r>
      <w:r w:rsidR="00624706" w:rsidRPr="00547227">
        <w:rPr>
          <w:rFonts w:ascii="Arial" w:hAnsi="Arial" w:cs="Arial"/>
          <w:szCs w:val="24"/>
          <w:lang w:val="en-GB"/>
        </w:rPr>
        <w:t>data,</w:t>
      </w:r>
      <w:r w:rsidRPr="00547227">
        <w:rPr>
          <w:rFonts w:ascii="Arial" w:hAnsi="Arial" w:cs="Arial"/>
          <w:szCs w:val="24"/>
          <w:lang w:val="en-GB"/>
        </w:rPr>
        <w:t xml:space="preserve"> we used the R package </w:t>
      </w:r>
      <w:proofErr w:type="spellStart"/>
      <w:r w:rsidRPr="00547227">
        <w:rPr>
          <w:rFonts w:ascii="Arial" w:hAnsi="Arial" w:cs="Arial"/>
          <w:szCs w:val="24"/>
          <w:lang w:val="en-GB"/>
        </w:rPr>
        <w:t>phylomice</w:t>
      </w:r>
      <w:proofErr w:type="spellEnd"/>
      <w:r w:rsidR="003D0E61" w:rsidRPr="00547227">
        <w:rPr>
          <w:rFonts w:ascii="Arial" w:hAnsi="Arial" w:cs="Arial"/>
          <w:szCs w:val="24"/>
          <w:lang w:val="en-GB"/>
        </w:rPr>
        <w:t>.</w:t>
      </w:r>
      <w:r w:rsidRPr="00547227">
        <w:rPr>
          <w:rFonts w:ascii="Arial" w:hAnsi="Arial" w:cs="Arial"/>
          <w:szCs w:val="24"/>
          <w:lang w:val="en-GB"/>
        </w:rPr>
        <w:t xml:space="preserve"> It is an extension for the package mice, which allows for multiple imputations with the addition of taking the phylogenetic non-independence of the data into account. We use the method of predictive means matching</w:t>
      </w:r>
      <w:r w:rsidR="00547227">
        <w:rPr>
          <w:rFonts w:ascii="Arial" w:hAnsi="Arial" w:cs="Arial"/>
          <w:szCs w:val="24"/>
          <w:lang w:val="en-GB"/>
        </w:rPr>
        <w:t xml:space="preserve"> </w:t>
      </w:r>
      <w:r w:rsidR="003D0E61" w:rsidRPr="00547227">
        <w:rPr>
          <w:rFonts w:ascii="Arial" w:hAnsi="Arial" w:cs="Arial"/>
          <w:szCs w:val="24"/>
          <w:lang w:val="en-GB"/>
        </w:rPr>
        <w:fldChar w:fldCharType="begin"/>
      </w:r>
      <w:r w:rsidR="003D0E61" w:rsidRPr="00547227">
        <w:rPr>
          <w:rFonts w:ascii="Arial" w:hAnsi="Arial" w:cs="Arial"/>
          <w:szCs w:val="24"/>
          <w:lang w:val="en-GB"/>
        </w:rPr>
        <w:instrText xml:space="preserve"> ADDIN EN.CITE &lt;EndNote&gt;&lt;Cite&gt;&lt;Author&gt;Demirtas&lt;/Author&gt;&lt;Year&gt;2018&lt;/Year&gt;&lt;RecNum&gt;170&lt;/RecNum&gt;&lt;DisplayText&gt;(Demirtas, 2018; Little, 1988)&lt;/DisplayText&gt;&lt;record&gt;&lt;rec-number&gt;170&lt;/rec-number&gt;&lt;foreign-keys&gt;&lt;key app="EN" db-id="a9aw0atab92x0ledv2kxwsvmdfttad9p2fez" timestamp="1564364863" guid="d8b8804f-25e3-4a56-a749-220979f478e9"&gt;170&lt;/key&gt;&lt;/foreign-keys&gt;&lt;ref-type name="Book"&gt;6&lt;/ref-type&gt;&lt;contributors&gt;&lt;authors&gt;&lt;author&gt;Demirtas, Hakan&lt;/author&gt;&lt;/authors&gt;&lt;/contributors&gt;&lt;titles&gt;&lt;title&gt;Flexible Imputation of Missing Data&lt;/title&gt;&lt;/titles&gt;&lt;pages&gt;415-415&lt;/pages&gt;&lt;volume&gt;85&lt;/volume&gt;&lt;dates&gt;&lt;year&gt;2018&lt;/year&gt;&lt;/dates&gt;&lt;publisher&gt;CRC Press&lt;/publisher&gt;&lt;isbn&gt;9781138588318&lt;/isbn&gt;&lt;urls&gt;&lt;related-urls&gt;&lt;url&gt;http://www.jstatsoft.org/v85/b04/&lt;/url&gt;&lt;/related-urls&gt;&lt;/urls&gt;&lt;electronic-resource-num&gt;10.18637/jss.v085.b04&lt;/electronic-resource-num&gt;&lt;/record&gt;&lt;/Cite&gt;&lt;Cite&gt;&lt;Author&gt;Little&lt;/Author&gt;&lt;Year&gt;1988&lt;/Year&gt;&lt;RecNum&gt;58&lt;/RecNum&gt;&lt;record&gt;&lt;rec-number&gt;58&lt;/rec-number&gt;&lt;foreign-keys&gt;&lt;key app="EN" db-id="a9aw0atab92x0ledv2kxwsvmdfttad9p2fez" timestamp="1564364862" guid="c2ac1f06-5237-477e-9e43-40ae346b8ccc"&gt;58&lt;/key&gt;&lt;/foreign-keys&gt;&lt;ref-type name="Journal Article"&gt;17&lt;/ref-type&gt;&lt;contributors&gt;&lt;authors&gt;&lt;author&gt;Little, Roderick J. A.&lt;/author&gt;&lt;/authors&gt;&lt;/contributors&gt;&lt;titles&gt;&lt;title&gt;Missing-Data Adjustments in Large Surveys&lt;/title&gt;&lt;secondary-title&gt;Journal of Business &amp;amp; Economic Statistics&lt;/secondary-title&gt;&lt;/titles&gt;&lt;pages&gt;287-296&lt;/pages&gt;&lt;volume&gt;6&lt;/volume&gt;&lt;number&gt;3&lt;/number&gt;&lt;section&gt;287&lt;/section&gt;&lt;keywords&gt;&lt;keyword&gt;Imputation&lt;/keyword&gt;&lt;keyword&gt;Incomplete data&lt;/keyword&gt;&lt;keyword&gt;Matching&lt;/keyword&gt;&lt;keyword&gt;Multiple imputation&lt;/keyword&gt;&lt;keyword&gt;Regression models&lt;/keyword&gt;&lt;keyword&gt;Weighting&lt;/keyword&gt;&lt;/keywords&gt;&lt;dates&gt;&lt;year&gt;1988&lt;/year&gt;&lt;/dates&gt;&lt;isbn&gt;0735-0015&amp;#xD;1537-2707&lt;/isbn&gt;&lt;urls&gt;&lt;related-urls&gt;&lt;url&gt;http://www.tandfonline.com/doi/abs/10.1080/07350015.1988.10509663&lt;/url&gt;&lt;/related-urls&gt;&lt;/urls&gt;&lt;electronic-resource-num&gt;10.1080/07350015.1988.10509663&lt;/electronic-resource-num&gt;&lt;/record&gt;&lt;/Cite&gt;&lt;/EndNote&gt;</w:instrText>
      </w:r>
      <w:r w:rsidR="003D0E61" w:rsidRPr="00547227">
        <w:rPr>
          <w:rFonts w:ascii="Arial" w:hAnsi="Arial" w:cs="Arial"/>
          <w:szCs w:val="24"/>
          <w:lang w:val="en-GB"/>
        </w:rPr>
        <w:fldChar w:fldCharType="separate"/>
      </w:r>
      <w:r w:rsidR="003D0E61" w:rsidRPr="00547227">
        <w:rPr>
          <w:rFonts w:ascii="Arial" w:hAnsi="Arial" w:cs="Arial"/>
          <w:noProof/>
          <w:szCs w:val="24"/>
          <w:lang w:val="en-GB"/>
        </w:rPr>
        <w:t>(Demirtas, 2018; Little, 1988)</w:t>
      </w:r>
      <w:r w:rsidR="003D0E61" w:rsidRPr="00547227">
        <w:rPr>
          <w:rFonts w:ascii="Arial" w:hAnsi="Arial" w:cs="Arial"/>
          <w:szCs w:val="24"/>
          <w:lang w:val="en-GB"/>
        </w:rPr>
        <w:fldChar w:fldCharType="end"/>
      </w:r>
      <w:r w:rsidRPr="00547227">
        <w:rPr>
          <w:rFonts w:ascii="Arial" w:hAnsi="Arial" w:cs="Arial"/>
          <w:szCs w:val="24"/>
          <w:lang w:val="en-GB"/>
        </w:rPr>
        <w:t>, a semi-parametric stochastic regression method in which a small set of candidate values (‘donors’) is found for each missing data point based on multiple regression model, whose predicted regression score is closest to the missing value. The choice of donor is then biased by the phylogenetically closer cases. Because the beta coefficients values in the regression models are chosen at random from the joint posterior distribution, such model introduces considerable stochastic variation, simulated by a Markov chain Monte Carlo procedure.</w:t>
      </w:r>
    </w:p>
    <w:p w14:paraId="59C9366C" w14:textId="77777777"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This imputation method has the advantage that missing data is imputed based on values observed elsewhere in the set, so they are usually realistic. The pattern of missing values in our dataset is reported in the supplementary material. We have variables with 0 missing values - brain size, body size, origin, </w:t>
      </w:r>
      <w:proofErr w:type="spellStart"/>
      <w:r w:rsidRPr="00547227">
        <w:rPr>
          <w:rFonts w:ascii="Arial" w:hAnsi="Arial" w:cs="Arial"/>
          <w:szCs w:val="24"/>
          <w:lang w:val="en-GB"/>
        </w:rPr>
        <w:t>diurnality</w:t>
      </w:r>
      <w:proofErr w:type="spellEnd"/>
      <w:r w:rsidR="00624706" w:rsidRPr="00547227">
        <w:rPr>
          <w:rFonts w:ascii="Arial" w:hAnsi="Arial" w:cs="Arial"/>
          <w:szCs w:val="24"/>
          <w:lang w:val="en-GB"/>
        </w:rPr>
        <w:t>;</w:t>
      </w:r>
      <w:r w:rsidRPr="00547227">
        <w:rPr>
          <w:rFonts w:ascii="Arial" w:hAnsi="Arial" w:cs="Arial"/>
          <w:szCs w:val="24"/>
          <w:lang w:val="en-GB"/>
        </w:rPr>
        <w:t xml:space="preserve"> and such with more than half of the values missing,  </w:t>
      </w:r>
      <w:proofErr w:type="spellStart"/>
      <w:r w:rsidRPr="00547227">
        <w:rPr>
          <w:rFonts w:ascii="Arial" w:hAnsi="Arial" w:cs="Arial"/>
          <w:szCs w:val="24"/>
          <w:lang w:val="en-GB"/>
        </w:rPr>
        <w:t>i.e</w:t>
      </w:r>
      <w:proofErr w:type="spellEnd"/>
      <w:r w:rsidRPr="00547227">
        <w:rPr>
          <w:rFonts w:ascii="Arial" w:hAnsi="Arial" w:cs="Arial"/>
          <w:szCs w:val="24"/>
          <w:lang w:val="en-GB"/>
        </w:rPr>
        <w:t xml:space="preserve"> play </w:t>
      </w:r>
      <w:r w:rsidR="00624706" w:rsidRPr="00547227">
        <w:rPr>
          <w:rFonts w:ascii="Arial" w:hAnsi="Arial" w:cs="Arial"/>
          <w:szCs w:val="24"/>
          <w:lang w:val="en-GB"/>
        </w:rPr>
        <w:t>(</w:t>
      </w:r>
      <w:r w:rsidRPr="00547227">
        <w:rPr>
          <w:rFonts w:ascii="Arial" w:hAnsi="Arial" w:cs="Arial"/>
          <w:szCs w:val="24"/>
          <w:lang w:val="en-GB"/>
        </w:rPr>
        <w:t>68% or 120 missing</w:t>
      </w:r>
      <w:r w:rsidR="00624706" w:rsidRPr="00547227">
        <w:rPr>
          <w:rFonts w:ascii="Arial" w:hAnsi="Arial" w:cs="Arial"/>
          <w:szCs w:val="24"/>
          <w:lang w:val="en-GB"/>
        </w:rPr>
        <w:t>)</w:t>
      </w:r>
      <w:r w:rsidRPr="00547227">
        <w:rPr>
          <w:rFonts w:ascii="Arial" w:hAnsi="Arial" w:cs="Arial"/>
          <w:szCs w:val="24"/>
          <w:lang w:val="en-GB"/>
        </w:rPr>
        <w:t>, torpor</w:t>
      </w:r>
      <w:r w:rsidR="00624706" w:rsidRPr="00547227">
        <w:rPr>
          <w:rFonts w:ascii="Arial" w:hAnsi="Arial" w:cs="Arial"/>
          <w:szCs w:val="24"/>
          <w:lang w:val="en-GB"/>
        </w:rPr>
        <w:t xml:space="preserve"> (</w:t>
      </w:r>
      <w:r w:rsidRPr="00547227">
        <w:rPr>
          <w:rFonts w:ascii="Arial" w:hAnsi="Arial" w:cs="Arial"/>
          <w:szCs w:val="24"/>
          <w:lang w:val="en-GB"/>
        </w:rPr>
        <w:t>53% or 94 missing</w:t>
      </w:r>
      <w:r w:rsidR="00624706" w:rsidRPr="00547227">
        <w:rPr>
          <w:rFonts w:ascii="Arial" w:hAnsi="Arial" w:cs="Arial"/>
          <w:szCs w:val="24"/>
          <w:lang w:val="en-GB"/>
        </w:rPr>
        <w:t>)</w:t>
      </w:r>
      <w:r w:rsidRPr="00547227">
        <w:rPr>
          <w:rFonts w:ascii="Arial" w:hAnsi="Arial" w:cs="Arial"/>
          <w:szCs w:val="24"/>
          <w:lang w:val="en-GB"/>
        </w:rPr>
        <w:t xml:space="preserve">. On average, </w:t>
      </w:r>
      <w:r w:rsidR="00624706" w:rsidRPr="00547227">
        <w:rPr>
          <w:rFonts w:ascii="Arial" w:hAnsi="Arial" w:cs="Arial"/>
          <w:szCs w:val="24"/>
          <w:lang w:val="en-GB"/>
        </w:rPr>
        <w:t>the dataset contained</w:t>
      </w:r>
      <w:r w:rsidRPr="00547227">
        <w:rPr>
          <w:rFonts w:ascii="Arial" w:hAnsi="Arial" w:cs="Arial"/>
          <w:szCs w:val="24"/>
          <w:lang w:val="en-GB"/>
        </w:rPr>
        <w:t xml:space="preserve"> 25% missing values, which we used as reference for the number of multiple imputations. Following an established rule of thumb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02/sim.4067","ISSN":"02776715","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White, Royston, &amp; Wood, 2011)","plainTextFormattedCitation":"(White, Royston, &amp; Wood, 2011)","previouslyFormattedCitation":"&lt;sup&gt;1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hite, Royston, &amp; Wood, 2011)</w:t>
      </w:r>
      <w:r w:rsidRPr="00547227">
        <w:rPr>
          <w:rFonts w:ascii="Arial" w:hAnsi="Arial" w:cs="Arial"/>
          <w:szCs w:val="24"/>
          <w:lang w:val="en-GB"/>
        </w:rPr>
        <w:fldChar w:fldCharType="end"/>
      </w:r>
      <w:r w:rsidRPr="00547227">
        <w:rPr>
          <w:rFonts w:ascii="Arial" w:hAnsi="Arial" w:cs="Arial"/>
          <w:szCs w:val="24"/>
          <w:lang w:val="en-GB"/>
        </w:rPr>
        <w:t>, the number of datasets we imputed was equal to the percentage of missing data – twenty-five.</w:t>
      </w:r>
    </w:p>
    <w:p w14:paraId="1739AE45" w14:textId="77777777" w:rsidR="00365BFD" w:rsidRPr="00547227" w:rsidRDefault="00152BEF" w:rsidP="00F33EB3">
      <w:pPr>
        <w:spacing w:line="480" w:lineRule="auto"/>
        <w:rPr>
          <w:rFonts w:ascii="Arial" w:hAnsi="Arial" w:cs="Arial"/>
          <w:szCs w:val="24"/>
          <w:lang w:val="en-GB"/>
        </w:rPr>
      </w:pPr>
      <w:r w:rsidRPr="00547227">
        <w:rPr>
          <w:rFonts w:ascii="Arial" w:hAnsi="Arial" w:cs="Arial"/>
          <w:szCs w:val="24"/>
          <w:lang w:val="en-GB"/>
        </w:rPr>
        <w:t>We ran the imputations for 500 iterations each, on natural log transformed</w:t>
      </w:r>
      <w:r w:rsidR="00624706" w:rsidRPr="00547227">
        <w:rPr>
          <w:rFonts w:ascii="Arial" w:hAnsi="Arial" w:cs="Arial"/>
          <w:szCs w:val="24"/>
          <w:lang w:val="en-GB"/>
        </w:rPr>
        <w:t xml:space="preserve"> </w:t>
      </w:r>
      <w:r w:rsidRPr="00547227">
        <w:rPr>
          <w:rFonts w:ascii="Arial" w:hAnsi="Arial" w:cs="Arial"/>
          <w:szCs w:val="24"/>
          <w:lang w:val="en-GB"/>
        </w:rPr>
        <w:t>continuous variables, and raw values of categorical variables (see strip plot</w:t>
      </w:r>
      <w:r w:rsidR="00624706" w:rsidRPr="00547227">
        <w:rPr>
          <w:rFonts w:ascii="Arial" w:hAnsi="Arial" w:cs="Arial"/>
          <w:szCs w:val="24"/>
          <w:lang w:val="en-GB"/>
        </w:rPr>
        <w:t xml:space="preserve"> of imputations</w:t>
      </w:r>
      <w:r w:rsidRPr="00547227">
        <w:rPr>
          <w:rFonts w:ascii="Arial" w:hAnsi="Arial" w:cs="Arial"/>
          <w:szCs w:val="24"/>
          <w:lang w:val="en-GB"/>
        </w:rPr>
        <w:t xml:space="preserve">). As predictors, only values with less than 35% missing values were used, which </w:t>
      </w:r>
      <w:r w:rsidR="00365BFD" w:rsidRPr="00547227">
        <w:rPr>
          <w:rFonts w:ascii="Arial" w:hAnsi="Arial" w:cs="Arial"/>
          <w:szCs w:val="24"/>
          <w:lang w:val="en-GB"/>
        </w:rPr>
        <w:t>rendered 13 predictors in total</w:t>
      </w:r>
      <w:r w:rsidRPr="00547227">
        <w:rPr>
          <w:rFonts w:ascii="Arial" w:hAnsi="Arial" w:cs="Arial"/>
          <w:szCs w:val="24"/>
          <w:lang w:val="en-GB"/>
        </w:rPr>
        <w:t xml:space="preserve">. Convergence of the chained equations </w:t>
      </w:r>
      <w:r w:rsidRPr="00547227">
        <w:rPr>
          <w:rFonts w:ascii="Arial" w:hAnsi="Arial" w:cs="Arial"/>
          <w:szCs w:val="24"/>
          <w:lang w:val="en-GB"/>
        </w:rPr>
        <w:lastRenderedPageBreak/>
        <w:t xml:space="preserve">was assessed visually on the diagnostic plots of mice, using both strip plots and density plots. </w:t>
      </w:r>
    </w:p>
    <w:p w14:paraId="1ADF4929" w14:textId="77777777"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All subsequent analysis conducted on variables containing missing values were done on all twenty-five imputed datasets, and final results were pooled from all twenty-five imputations. </w:t>
      </w:r>
    </w:p>
    <w:p w14:paraId="0306774D" w14:textId="77777777" w:rsidR="00152BEF" w:rsidRPr="00547227" w:rsidRDefault="00152BEF" w:rsidP="00F33EB3">
      <w:pPr>
        <w:pStyle w:val="Heading3"/>
        <w:spacing w:line="480" w:lineRule="auto"/>
        <w:rPr>
          <w:rFonts w:ascii="Arial" w:hAnsi="Arial" w:cs="Arial"/>
          <w:lang w:val="en-GB"/>
        </w:rPr>
      </w:pPr>
      <w:r w:rsidRPr="00547227">
        <w:rPr>
          <w:rFonts w:ascii="Arial" w:hAnsi="Arial" w:cs="Arial"/>
          <w:lang w:val="en-GB"/>
        </w:rPr>
        <w:t>Ancestral state estimation</w:t>
      </w:r>
    </w:p>
    <w:p w14:paraId="2A1B6A70" w14:textId="77777777"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For estimation of ancestral </w:t>
      </w:r>
      <w:r w:rsidR="00624706" w:rsidRPr="00547227">
        <w:rPr>
          <w:rFonts w:ascii="Arial" w:hAnsi="Arial" w:cs="Arial"/>
          <w:szCs w:val="24"/>
          <w:lang w:val="en-GB"/>
        </w:rPr>
        <w:t>states,</w:t>
      </w:r>
      <w:r w:rsidRPr="00547227">
        <w:rPr>
          <w:rFonts w:ascii="Arial" w:hAnsi="Arial" w:cs="Arial"/>
          <w:szCs w:val="24"/>
          <w:lang w:val="en-GB"/>
        </w:rPr>
        <w:t xml:space="preserve"> we used the package </w:t>
      </w:r>
      <w:proofErr w:type="spellStart"/>
      <w:r w:rsidRPr="00547227">
        <w:rPr>
          <w:rFonts w:ascii="Arial" w:hAnsi="Arial" w:cs="Arial"/>
          <w:szCs w:val="24"/>
          <w:lang w:val="en-GB"/>
        </w:rPr>
        <w:t>phytools</w:t>
      </w:r>
      <w:proofErr w:type="spellEnd"/>
      <w:r w:rsidRPr="00547227">
        <w:rPr>
          <w:rFonts w:ascii="Arial" w:hAnsi="Arial" w:cs="Arial"/>
          <w:szCs w:val="24"/>
          <w:lang w:val="en-GB"/>
        </w:rPr>
        <w:t xml:space="preserve"> and the function fast anc. </w:t>
      </w:r>
      <w:r w:rsidR="00365BFD" w:rsidRPr="00547227">
        <w:rPr>
          <w:rFonts w:ascii="Arial" w:hAnsi="Arial" w:cs="Arial"/>
          <w:szCs w:val="24"/>
          <w:lang w:val="en-GB"/>
        </w:rPr>
        <w:t>We estimated ancestral traits on absolute brain size, and on the phylogenetically corrected residuals from the regression with body size.</w:t>
      </w:r>
    </w:p>
    <w:p w14:paraId="78CF1DA2" w14:textId="77777777" w:rsidR="00F33EB3" w:rsidRPr="00547227" w:rsidRDefault="00F33EB3" w:rsidP="00F33EB3">
      <w:pPr>
        <w:pStyle w:val="Heading3"/>
        <w:spacing w:line="480" w:lineRule="auto"/>
        <w:rPr>
          <w:rFonts w:ascii="Arial" w:hAnsi="Arial" w:cs="Arial"/>
          <w:lang w:val="en-GB"/>
        </w:rPr>
      </w:pPr>
      <w:r w:rsidRPr="00547227">
        <w:rPr>
          <w:rFonts w:ascii="Arial" w:hAnsi="Arial" w:cs="Arial"/>
          <w:lang w:val="en-GB"/>
        </w:rPr>
        <w:t>Evolutionary mode variation and regime changes</w:t>
      </w:r>
    </w:p>
    <w:p w14:paraId="3CB0C39E" w14:textId="77777777" w:rsidR="00F33EB3" w:rsidRPr="00547227" w:rsidRDefault="00F33EB3" w:rsidP="00F33EB3">
      <w:pPr>
        <w:spacing w:line="480" w:lineRule="auto"/>
        <w:rPr>
          <w:rFonts w:ascii="Arial" w:hAnsi="Arial" w:cs="Arial"/>
          <w:szCs w:val="24"/>
          <w:lang w:val="en-GB"/>
        </w:rPr>
      </w:pPr>
      <w:r w:rsidRPr="00547227">
        <w:rPr>
          <w:rFonts w:ascii="Arial" w:hAnsi="Arial" w:cs="Arial"/>
          <w:szCs w:val="24"/>
          <w:lang w:val="en-GB"/>
        </w:rPr>
        <w:t xml:space="preserve">To investigate if changes in evolutionary mode or regime changes are related to any of our models, we looked at where differences in evolutionary rate change occur within our phylogenetic tree and whether there was a coincidence of a model parameter (e.g. origin) and changes in mode. Similarly, to particularly investigate if the deepest split in the marsupial tree (Ameri-vs. </w:t>
      </w:r>
      <w:proofErr w:type="spellStart"/>
      <w:r w:rsidRPr="00547227">
        <w:rPr>
          <w:rFonts w:ascii="Arial" w:hAnsi="Arial" w:cs="Arial"/>
          <w:szCs w:val="24"/>
          <w:lang w:val="en-GB"/>
        </w:rPr>
        <w:t>Australidelphia</w:t>
      </w:r>
      <w:proofErr w:type="spellEnd"/>
      <w:r w:rsidRPr="00547227">
        <w:rPr>
          <w:rFonts w:ascii="Arial" w:hAnsi="Arial" w:cs="Arial"/>
          <w:szCs w:val="24"/>
          <w:lang w:val="en-GB"/>
        </w:rPr>
        <w:t>) resulted in different evolutionary patterns, we investigated which mode of evolution best fitted our data - BM vs OU vs EB.</w:t>
      </w:r>
      <w:r w:rsidR="00F32C9E" w:rsidRPr="00547227">
        <w:rPr>
          <w:rFonts w:ascii="Arial" w:hAnsi="Arial" w:cs="Arial"/>
          <w:szCs w:val="24"/>
          <w:lang w:val="en-GB"/>
        </w:rPr>
        <w:t xml:space="preserve"> Best fitting evolutionary models were assessed using </w:t>
      </w:r>
      <w:proofErr w:type="spellStart"/>
      <w:r w:rsidR="00F32C9E" w:rsidRPr="00547227">
        <w:rPr>
          <w:rFonts w:ascii="Arial" w:hAnsi="Arial" w:cs="Arial"/>
          <w:szCs w:val="24"/>
          <w:lang w:val="en-GB"/>
        </w:rPr>
        <w:t>fas</w:t>
      </w:r>
      <w:r w:rsidR="00547227">
        <w:rPr>
          <w:rFonts w:ascii="Arial" w:hAnsi="Arial" w:cs="Arial"/>
          <w:szCs w:val="24"/>
          <w:lang w:val="en-GB"/>
        </w:rPr>
        <w:t>t</w:t>
      </w:r>
      <w:r w:rsidR="00F32C9E" w:rsidRPr="00547227">
        <w:rPr>
          <w:rFonts w:ascii="Arial" w:hAnsi="Arial" w:cs="Arial"/>
          <w:szCs w:val="24"/>
          <w:lang w:val="en-GB"/>
        </w:rPr>
        <w:t>BM</w:t>
      </w:r>
      <w:proofErr w:type="spellEnd"/>
      <w:r w:rsidR="00F32C9E" w:rsidRPr="00547227">
        <w:rPr>
          <w:rFonts w:ascii="Arial" w:hAnsi="Arial" w:cs="Arial"/>
          <w:szCs w:val="24"/>
          <w:lang w:val="en-GB"/>
        </w:rPr>
        <w:t xml:space="preserve"> from the </w:t>
      </w:r>
      <w:proofErr w:type="spellStart"/>
      <w:r w:rsidR="00F32C9E" w:rsidRPr="00547227">
        <w:rPr>
          <w:rFonts w:ascii="Arial" w:hAnsi="Arial" w:cs="Arial"/>
          <w:szCs w:val="24"/>
          <w:lang w:val="en-GB"/>
        </w:rPr>
        <w:t>geiger</w:t>
      </w:r>
      <w:proofErr w:type="spellEnd"/>
      <w:r w:rsidR="00F32C9E" w:rsidRPr="00547227">
        <w:rPr>
          <w:rFonts w:ascii="Arial" w:hAnsi="Arial" w:cs="Arial"/>
          <w:szCs w:val="24"/>
          <w:lang w:val="en-GB"/>
        </w:rPr>
        <w:t xml:space="preserve"> package, while rate shifts were evaluated using the package </w:t>
      </w:r>
      <w:proofErr w:type="spellStart"/>
      <w:r w:rsidR="00F32C9E" w:rsidRPr="00547227">
        <w:rPr>
          <w:rFonts w:ascii="Arial" w:hAnsi="Arial" w:cs="Arial"/>
          <w:szCs w:val="24"/>
          <w:lang w:val="en-GB"/>
        </w:rPr>
        <w:t>RRphylo</w:t>
      </w:r>
      <w:proofErr w:type="spellEnd"/>
      <w:r w:rsidR="00F32C9E" w:rsidRPr="00547227">
        <w:rPr>
          <w:rFonts w:ascii="Arial" w:hAnsi="Arial" w:cs="Arial"/>
          <w:szCs w:val="24"/>
          <w:lang w:val="en-GB"/>
        </w:rPr>
        <w:t>.</w:t>
      </w:r>
    </w:p>
    <w:p w14:paraId="644D504D" w14:textId="77777777" w:rsidR="00152BEF" w:rsidRPr="00547227" w:rsidRDefault="00152BEF" w:rsidP="00F33EB3">
      <w:pPr>
        <w:pStyle w:val="Heading3"/>
        <w:spacing w:line="480" w:lineRule="auto"/>
        <w:rPr>
          <w:rFonts w:ascii="Arial" w:hAnsi="Arial" w:cs="Arial"/>
          <w:lang w:val="en-GB"/>
        </w:rPr>
      </w:pPr>
      <w:proofErr w:type="spellStart"/>
      <w:r w:rsidRPr="00547227">
        <w:rPr>
          <w:rFonts w:ascii="Arial" w:hAnsi="Arial" w:cs="Arial"/>
          <w:lang w:val="en-GB"/>
        </w:rPr>
        <w:t>MCMCglmm</w:t>
      </w:r>
      <w:proofErr w:type="spellEnd"/>
    </w:p>
    <w:p w14:paraId="050E73E4" w14:textId="77777777"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Due to its convenient wrapper functions we used the package </w:t>
      </w:r>
      <w:proofErr w:type="spellStart"/>
      <w:r w:rsidRPr="00547227">
        <w:rPr>
          <w:rFonts w:ascii="Arial" w:hAnsi="Arial" w:cs="Arial"/>
          <w:szCs w:val="24"/>
          <w:lang w:val="en-GB"/>
        </w:rPr>
        <w:t>mulTree</w:t>
      </w:r>
      <w:proofErr w:type="spellEnd"/>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5281/zenodo. 12902","author":[{"dropping-particle":"","family":"Guillerme","given":"Thomas","non-dropping-particle":"","parse-names":false,"suffix":""},{"dropping-particle":"","family":"Healy","given":"Kevin","non-dropping-particle":"","parse-names":false,"suffix":""}],"container-title":"Zonodo","id":"ITEM-1","issued":{"date-parts":[["2014","11","26"]]},"title":"mulTree: a package for running MCMCglmm analysis on multiple trees","type":"article-journal"},"uris":["http://www.mendeley.com/documents/?uuid=a67c994f-3b58-34fc-876a-58f1c41e2aa8"]}],"mendeley":{"formattedCitation":"(Guillerme &amp; Healy, 2014)","plainTextFormattedCitation":"(Guillerme &amp; Healy, 2014)","previouslyFormattedCitation":"&lt;sup&gt;12&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Guillerme &amp; Healy, 2014)</w:t>
      </w:r>
      <w:r w:rsidRPr="00547227">
        <w:rPr>
          <w:rFonts w:ascii="Arial" w:hAnsi="Arial" w:cs="Arial"/>
          <w:szCs w:val="24"/>
          <w:lang w:val="en-GB"/>
        </w:rPr>
        <w:fldChar w:fldCharType="end"/>
      </w:r>
      <w:r w:rsidRPr="00547227">
        <w:rPr>
          <w:rFonts w:ascii="Arial" w:hAnsi="Arial" w:cs="Arial"/>
          <w:szCs w:val="24"/>
          <w:lang w:val="en-GB"/>
        </w:rPr>
        <w:t xml:space="preserve"> to conduct </w:t>
      </w:r>
      <w:proofErr w:type="spellStart"/>
      <w:r w:rsidRPr="00547227">
        <w:rPr>
          <w:rFonts w:ascii="Arial" w:hAnsi="Arial" w:cs="Arial"/>
          <w:szCs w:val="24"/>
          <w:lang w:val="en-GB"/>
        </w:rPr>
        <w:t>MCMCglmm</w:t>
      </w:r>
      <w:proofErr w:type="spellEnd"/>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8637/jss.v033.i02","abstract":"Generalized linear mixed models provide a 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tting problems. More than one response variable can be analysed simultaneously, and these variables are allowed to follow Gaussian, Poisson, multi(bi)nominal, exponential, zero-in ated and censored distributions. A range of variance structures are permitted for the random e 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 If you use the software please cite this article, as published in the Journal of Statistic Software (Had eld 2010)","author":[{"dropping-particle":"","family":"Hadfield","given":"Jarrod D.","non-dropping-particle":"","parse-names":false,"suffix":""}],"container-title":"Journal of Statistical Software","id":"ITEM-1","issue":"2","issued":{"date-parts":[["2015","2","2"]]},"page":"1-22","title":" MCMC Methods for Multi-Response Generalized Linear Mixed Models: The MCMCglmm R Package ","type":"article-journal","volume":"33"},"uris":["http://www.mendeley.com/documents/?uuid=e60ff7f0-64a7-3b1c-bb09-5038efe30346"]}],"mendeley":{"formattedCitation":"(Hadfield, 2015)","plainTextFormattedCitation":"(Hadfield, 2015)","previouslyFormattedCitation":"&lt;sup&gt;13&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Hadfield, 2015)</w:t>
      </w:r>
      <w:r w:rsidRPr="00547227">
        <w:rPr>
          <w:rFonts w:ascii="Arial" w:hAnsi="Arial" w:cs="Arial"/>
          <w:szCs w:val="24"/>
          <w:lang w:val="en-GB"/>
        </w:rPr>
        <w:fldChar w:fldCharType="end"/>
      </w:r>
      <w:r w:rsidRPr="00547227">
        <w:rPr>
          <w:rFonts w:ascii="Arial" w:hAnsi="Arial" w:cs="Arial"/>
          <w:szCs w:val="24"/>
          <w:lang w:val="en-GB"/>
        </w:rPr>
        <w:t xml:space="preserve"> on each of the 25 imputed datasets. We ran the MCMC for 1 000 042 iterations, with burn in of the first 150 000 iterations, and sampling rate of 250. </w:t>
      </w:r>
      <w:r w:rsidR="00365BFD" w:rsidRPr="00547227">
        <w:rPr>
          <w:rFonts w:ascii="Arial" w:hAnsi="Arial" w:cs="Arial"/>
          <w:szCs w:val="24"/>
          <w:lang w:val="en-GB"/>
        </w:rPr>
        <w:t xml:space="preserve">All priors were set to uniform and uninformative, which supposes that all values of the parameters are equally likely. </w:t>
      </w:r>
      <w:r w:rsidRPr="00547227">
        <w:rPr>
          <w:rFonts w:ascii="Arial" w:hAnsi="Arial" w:cs="Arial"/>
          <w:szCs w:val="24"/>
          <w:lang w:val="en-GB"/>
        </w:rPr>
        <w:t xml:space="preserve">Each model was </w:t>
      </w:r>
      <w:r w:rsidRPr="00547227">
        <w:rPr>
          <w:rFonts w:ascii="Arial" w:hAnsi="Arial" w:cs="Arial"/>
          <w:szCs w:val="24"/>
          <w:lang w:val="en-GB"/>
        </w:rPr>
        <w:lastRenderedPageBreak/>
        <w:t>run on 2 chains which produced an effective sample size of at least 3000 and all converged successfully (Gelman-Rubin criterion &lt; 1.1).</w:t>
      </w:r>
    </w:p>
    <w:p w14:paraId="1680A41C" w14:textId="77777777" w:rsidR="00365BFD" w:rsidRPr="00547227" w:rsidRDefault="00365BFD" w:rsidP="00F33EB3">
      <w:pPr>
        <w:pStyle w:val="Heading1"/>
        <w:spacing w:line="480" w:lineRule="auto"/>
        <w:rPr>
          <w:rFonts w:ascii="Arial" w:hAnsi="Arial" w:cs="Arial"/>
          <w:sz w:val="24"/>
          <w:szCs w:val="24"/>
          <w:lang w:val="en-GB"/>
        </w:rPr>
      </w:pPr>
    </w:p>
    <w:p w14:paraId="60247513" w14:textId="77777777" w:rsidR="00F32C9E" w:rsidRPr="00547227" w:rsidRDefault="00F32C9E" w:rsidP="00F32C9E">
      <w:pPr>
        <w:rPr>
          <w:rFonts w:ascii="Arial" w:hAnsi="Arial" w:cs="Arial"/>
          <w:lang w:val="en-GB"/>
        </w:rPr>
      </w:pPr>
    </w:p>
    <w:p w14:paraId="71AC4EDD" w14:textId="77777777" w:rsidR="00F32C9E" w:rsidRPr="00547227" w:rsidRDefault="00F32C9E" w:rsidP="00F32C9E">
      <w:pPr>
        <w:rPr>
          <w:rFonts w:ascii="Arial" w:hAnsi="Arial" w:cs="Arial"/>
          <w:lang w:val="en-GB"/>
        </w:rPr>
      </w:pPr>
    </w:p>
    <w:p w14:paraId="7A5A62E0" w14:textId="77777777" w:rsidR="00F32C9E" w:rsidRPr="00547227" w:rsidRDefault="00F32C9E" w:rsidP="00F32C9E">
      <w:pPr>
        <w:rPr>
          <w:rFonts w:ascii="Arial" w:hAnsi="Arial" w:cs="Arial"/>
          <w:lang w:val="en-GB"/>
        </w:rPr>
      </w:pPr>
    </w:p>
    <w:p w14:paraId="78902F78" w14:textId="77777777" w:rsidR="00F32C9E" w:rsidRDefault="00F32C9E" w:rsidP="00F32C9E">
      <w:pPr>
        <w:rPr>
          <w:rFonts w:ascii="Arial" w:hAnsi="Arial" w:cs="Arial"/>
          <w:lang w:val="en-GB"/>
        </w:rPr>
      </w:pPr>
    </w:p>
    <w:p w14:paraId="4E7A17C9" w14:textId="77777777" w:rsidR="00547227" w:rsidRDefault="00547227" w:rsidP="00F32C9E">
      <w:pPr>
        <w:rPr>
          <w:rFonts w:ascii="Arial" w:hAnsi="Arial" w:cs="Arial"/>
          <w:lang w:val="en-GB"/>
        </w:rPr>
      </w:pPr>
    </w:p>
    <w:p w14:paraId="3CEF6A56" w14:textId="77777777" w:rsidR="00547227" w:rsidRDefault="00547227" w:rsidP="00F32C9E">
      <w:pPr>
        <w:rPr>
          <w:rFonts w:ascii="Arial" w:hAnsi="Arial" w:cs="Arial"/>
          <w:lang w:val="en-GB"/>
        </w:rPr>
      </w:pPr>
    </w:p>
    <w:p w14:paraId="47CF49CC" w14:textId="77777777" w:rsidR="00547227" w:rsidRPr="00547227" w:rsidRDefault="00547227" w:rsidP="00F32C9E">
      <w:pPr>
        <w:rPr>
          <w:rFonts w:ascii="Arial" w:hAnsi="Arial" w:cs="Arial"/>
          <w:lang w:val="en-GB"/>
        </w:rPr>
      </w:pPr>
    </w:p>
    <w:p w14:paraId="764EE7CE" w14:textId="77777777" w:rsidR="00390AA5" w:rsidRPr="00547227" w:rsidRDefault="00390AA5"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Supplementary material</w:t>
      </w:r>
    </w:p>
    <w:p w14:paraId="4C1FBBBA" w14:textId="77777777" w:rsidR="00390AA5" w:rsidRPr="00547227" w:rsidRDefault="00390AA5" w:rsidP="00F33EB3">
      <w:pPr>
        <w:spacing w:line="480" w:lineRule="auto"/>
        <w:rPr>
          <w:rFonts w:ascii="Arial" w:hAnsi="Arial" w:cs="Arial"/>
          <w:szCs w:val="24"/>
          <w:lang w:val="en-GB"/>
        </w:rPr>
      </w:pPr>
      <w:r w:rsidRPr="00547227">
        <w:rPr>
          <w:rFonts w:ascii="Arial" w:hAnsi="Arial" w:cs="Arial"/>
          <w:szCs w:val="24"/>
          <w:lang w:val="en-GB"/>
        </w:rPr>
        <w:t>Table with data sources</w:t>
      </w:r>
    </w:p>
    <w:tbl>
      <w:tblPr>
        <w:tblStyle w:val="TableGrid"/>
        <w:tblW w:w="0" w:type="auto"/>
        <w:tblLook w:val="04A0" w:firstRow="1" w:lastRow="0" w:firstColumn="1" w:lastColumn="0" w:noHBand="0" w:noVBand="1"/>
      </w:tblPr>
      <w:tblGrid>
        <w:gridCol w:w="1745"/>
        <w:gridCol w:w="3191"/>
        <w:gridCol w:w="2407"/>
        <w:gridCol w:w="1673"/>
      </w:tblGrid>
      <w:tr w:rsidR="0016379F" w:rsidRPr="00547227" w14:paraId="643640E9"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7871AC0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Trait</w:t>
            </w:r>
          </w:p>
        </w:tc>
        <w:tc>
          <w:tcPr>
            <w:tcW w:w="3134" w:type="dxa"/>
            <w:tcBorders>
              <w:top w:val="single" w:sz="4" w:space="0" w:color="auto"/>
              <w:left w:val="single" w:sz="4" w:space="0" w:color="auto"/>
              <w:bottom w:val="single" w:sz="4" w:space="0" w:color="auto"/>
              <w:right w:val="single" w:sz="4" w:space="0" w:color="auto"/>
            </w:tcBorders>
            <w:hideMark/>
          </w:tcPr>
          <w:p w14:paraId="3BE08F9C"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Units</w:t>
            </w:r>
          </w:p>
        </w:tc>
        <w:tc>
          <w:tcPr>
            <w:tcW w:w="2444" w:type="dxa"/>
            <w:tcBorders>
              <w:top w:val="single" w:sz="4" w:space="0" w:color="auto"/>
              <w:left w:val="single" w:sz="4" w:space="0" w:color="auto"/>
              <w:bottom w:val="single" w:sz="4" w:space="0" w:color="auto"/>
              <w:right w:val="single" w:sz="4" w:space="0" w:color="auto"/>
            </w:tcBorders>
            <w:hideMark/>
          </w:tcPr>
          <w:p w14:paraId="30F2273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R</w:t>
            </w:r>
            <w:r w:rsidR="00365BFD" w:rsidRPr="00547227">
              <w:rPr>
                <w:rFonts w:ascii="Arial" w:hAnsi="Arial" w:cs="Arial"/>
                <w:szCs w:val="24"/>
                <w:lang w:val="en-GB"/>
              </w:rPr>
              <w:t>ationale</w:t>
            </w:r>
          </w:p>
        </w:tc>
        <w:tc>
          <w:tcPr>
            <w:tcW w:w="1676" w:type="dxa"/>
            <w:tcBorders>
              <w:top w:val="single" w:sz="4" w:space="0" w:color="auto"/>
              <w:left w:val="single" w:sz="4" w:space="0" w:color="auto"/>
              <w:bottom w:val="single" w:sz="4" w:space="0" w:color="auto"/>
              <w:right w:val="single" w:sz="4" w:space="0" w:color="auto"/>
            </w:tcBorders>
            <w:hideMark/>
          </w:tcPr>
          <w:p w14:paraId="54D7572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Reference</w:t>
            </w:r>
          </w:p>
        </w:tc>
      </w:tr>
      <w:tr w:rsidR="0016379F" w:rsidRPr="00547227" w14:paraId="353498B0"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065262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Brain</w:t>
            </w:r>
          </w:p>
        </w:tc>
        <w:tc>
          <w:tcPr>
            <w:tcW w:w="3134" w:type="dxa"/>
            <w:tcBorders>
              <w:top w:val="single" w:sz="4" w:space="0" w:color="auto"/>
              <w:left w:val="single" w:sz="4" w:space="0" w:color="auto"/>
              <w:bottom w:val="single" w:sz="4" w:space="0" w:color="auto"/>
              <w:right w:val="single" w:sz="4" w:space="0" w:color="auto"/>
            </w:tcBorders>
            <w:hideMark/>
          </w:tcPr>
          <w:p w14:paraId="137480A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m3</w:t>
            </w:r>
          </w:p>
        </w:tc>
        <w:tc>
          <w:tcPr>
            <w:tcW w:w="2444" w:type="dxa"/>
            <w:tcBorders>
              <w:top w:val="single" w:sz="4" w:space="0" w:color="auto"/>
              <w:left w:val="single" w:sz="4" w:space="0" w:color="auto"/>
              <w:bottom w:val="single" w:sz="4" w:space="0" w:color="auto"/>
              <w:right w:val="single" w:sz="4" w:space="0" w:color="auto"/>
            </w:tcBorders>
          </w:tcPr>
          <w:p w14:paraId="77785723" w14:textId="77777777" w:rsidR="00791A5D" w:rsidRPr="00547227" w:rsidRDefault="00791A5D" w:rsidP="00F33EB3">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5EB3DD1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eisbecker et al., 2015)</w:t>
            </w:r>
            <w:r w:rsidRPr="00547227">
              <w:rPr>
                <w:rFonts w:ascii="Arial" w:hAnsi="Arial" w:cs="Arial"/>
                <w:szCs w:val="24"/>
                <w:lang w:val="en-GB"/>
              </w:rPr>
              <w:fldChar w:fldCharType="end"/>
            </w:r>
            <w:r w:rsidRPr="00547227">
              <w:rPr>
                <w:rFonts w:ascii="Arial" w:hAnsi="Arial" w:cs="Arial"/>
                <w:szCs w:val="24"/>
                <w:lang w:val="en-GB"/>
              </w:rPr>
              <w:t xml:space="preserve"> + </w:t>
            </w:r>
          </w:p>
        </w:tc>
      </w:tr>
      <w:tr w:rsidR="0016379F" w:rsidRPr="00547227" w14:paraId="01570998"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3DD264A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Body</w:t>
            </w:r>
          </w:p>
        </w:tc>
        <w:tc>
          <w:tcPr>
            <w:tcW w:w="3134" w:type="dxa"/>
            <w:tcBorders>
              <w:top w:val="single" w:sz="4" w:space="0" w:color="auto"/>
              <w:left w:val="single" w:sz="4" w:space="0" w:color="auto"/>
              <w:bottom w:val="single" w:sz="4" w:space="0" w:color="auto"/>
              <w:right w:val="single" w:sz="4" w:space="0" w:color="auto"/>
            </w:tcBorders>
            <w:hideMark/>
          </w:tcPr>
          <w:p w14:paraId="4B6CA799"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grams</w:t>
            </w:r>
          </w:p>
        </w:tc>
        <w:tc>
          <w:tcPr>
            <w:tcW w:w="2444" w:type="dxa"/>
            <w:tcBorders>
              <w:top w:val="single" w:sz="4" w:space="0" w:color="auto"/>
              <w:left w:val="single" w:sz="4" w:space="0" w:color="auto"/>
              <w:bottom w:val="single" w:sz="4" w:space="0" w:color="auto"/>
              <w:right w:val="single" w:sz="4" w:space="0" w:color="auto"/>
            </w:tcBorders>
          </w:tcPr>
          <w:p w14:paraId="22666A42" w14:textId="77777777" w:rsidR="00791A5D" w:rsidRPr="00547227" w:rsidRDefault="00791A5D" w:rsidP="00F33EB3">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4E07190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48647","ISSN":"00068977","PMID":"23615387","author":[{"dropping-particle":"","family":"Weisbecker","given":"Vera","non-dropping-particle":"","parse-names":false,"suffix":""},{"dropping-particle":"","family":"Ashwell","given":"Ken","non-dropping-particle":"","parse-names":false,"suffix":""},{"dropping-particle":"","family":"Fisher","given":"Diana","non-dropping-particle":"","parse-names":false,"suffix":""}],"container-title":"Brain, Behavior and Evolution","id":"ITEM-1","issue":"2","issued":{"date-parts":[["2013"]]},"page":"81-82","publisher":"Karger Publishers","title":"An improved body mass dataset for the study of marsupial brain size evolution","type":"article","volume":"82"},"uris":["http://www.mendeley.com/documents/?uuid=49149789-046c-3125-b179-35a9107da05d"]},{"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3","issue":"07","issued":{"date-parts":[["2013"]]},"number-of-pages":"33-3908-33-3908","publisher":"Cornell University Press","publisher-place":"Ithaca, United States","title":"Mammals of New Guinea","type":"book","volume":"33"},"uris":["http://www.mendeley.com/documents/?uuid=7f1afd4b-0942-3c10-9c23-cee780e03dc9"]},{"id":"ITEM-4","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4","issued":{"date-parts":[["2016"]]},"title":"The IUCN Red List of threatened Species. 2016","type":"webpage"},"uris":["http://www.mendeley.com/documents/?uuid=f20a3aca-28aa-4c00-97ad-a948dbb97688"]},{"id":"ITEM-5","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5","issue":"2006","issued":{"date-parts":[["2006"]]},"page":"2","title":"The animal diversity web","type":"webpage","volume":"12"},"uris":["http://www.mendeley.com/documents/?uuid=67418c31-7905-4ff8-86af-ab854cac6105"]}],"mendeley":{"formattedCitation":"(Birdlife International, 2016; Flannery, 2013; Myers et al., 2006; van Dyck, Gynther, &amp; Baker, 2013; Weisbecker, Ashwell, &amp; Fisher, 2013)","plainTextFormattedCitation":"(Birdlife International, 2016; Flannery, 2013; Myers et al., 2006; van Dyck, Gynther, &amp; Baker, 2013; Weisbecker, Ashwell, &amp; Fisher, 2013)","previouslyFormattedCitation":"&lt;sup&gt;14–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Birdlife International, 2016; Flannery, 2013; Myers et al., 2006; van Dyck, Gynther, &amp; Baker, 2013; </w:t>
            </w:r>
            <w:r w:rsidR="003A5B27" w:rsidRPr="00547227">
              <w:rPr>
                <w:rFonts w:ascii="Arial" w:hAnsi="Arial" w:cs="Arial"/>
                <w:noProof/>
                <w:szCs w:val="24"/>
                <w:lang w:val="en-GB"/>
              </w:rPr>
              <w:lastRenderedPageBreak/>
              <w:t>Weisbecker, Ashwell, &amp; Fisher, 2013)</w:t>
            </w:r>
            <w:r w:rsidRPr="00547227">
              <w:rPr>
                <w:rFonts w:ascii="Arial" w:hAnsi="Arial" w:cs="Arial"/>
                <w:szCs w:val="24"/>
                <w:lang w:val="en-GB"/>
              </w:rPr>
              <w:fldChar w:fldCharType="end"/>
            </w:r>
          </w:p>
        </w:tc>
      </w:tr>
      <w:tr w:rsidR="0016379F" w:rsidRPr="00547227" w14:paraId="71C1B980"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317B19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Origin</w:t>
            </w:r>
          </w:p>
        </w:tc>
        <w:tc>
          <w:tcPr>
            <w:tcW w:w="3134" w:type="dxa"/>
            <w:tcBorders>
              <w:top w:val="single" w:sz="4" w:space="0" w:color="auto"/>
              <w:left w:val="single" w:sz="4" w:space="0" w:color="auto"/>
              <w:bottom w:val="single" w:sz="4" w:space="0" w:color="auto"/>
              <w:right w:val="single" w:sz="4" w:space="0" w:color="auto"/>
            </w:tcBorders>
            <w:hideMark/>
          </w:tcPr>
          <w:p w14:paraId="3F0579A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Australia, 2 – New Guinea, 3 - Americas</w:t>
            </w:r>
          </w:p>
        </w:tc>
        <w:tc>
          <w:tcPr>
            <w:tcW w:w="2444" w:type="dxa"/>
            <w:tcBorders>
              <w:top w:val="single" w:sz="4" w:space="0" w:color="auto"/>
              <w:left w:val="single" w:sz="4" w:space="0" w:color="auto"/>
              <w:bottom w:val="single" w:sz="4" w:space="0" w:color="auto"/>
              <w:right w:val="single" w:sz="4" w:space="0" w:color="auto"/>
            </w:tcBorders>
            <w:hideMark/>
          </w:tcPr>
          <w:p w14:paraId="5018C1AF" w14:textId="77777777" w:rsidR="00791A5D" w:rsidRPr="00547227" w:rsidRDefault="00AF73FE" w:rsidP="00F33EB3">
            <w:pPr>
              <w:spacing w:line="480" w:lineRule="auto"/>
              <w:rPr>
                <w:rFonts w:ascii="Arial" w:hAnsi="Arial" w:cs="Arial"/>
                <w:szCs w:val="24"/>
                <w:lang w:val="en-GB"/>
              </w:rPr>
            </w:pPr>
            <w:r w:rsidRPr="00547227">
              <w:rPr>
                <w:rFonts w:ascii="Arial" w:hAnsi="Arial" w:cs="Arial"/>
                <w:szCs w:val="24"/>
                <w:lang w:val="en-GB"/>
              </w:rPr>
              <w:t>Different origins predispose</w:t>
            </w:r>
            <w:r w:rsidR="00791A5D" w:rsidRPr="00547227">
              <w:rPr>
                <w:rFonts w:ascii="Arial" w:hAnsi="Arial" w:cs="Arial"/>
                <w:szCs w:val="24"/>
                <w:lang w:val="en-GB"/>
              </w:rPr>
              <w:t xml:space="preserve"> different influence of seasonality, predation pressure, food abundance.</w:t>
            </w:r>
          </w:p>
        </w:tc>
        <w:tc>
          <w:tcPr>
            <w:tcW w:w="1676" w:type="dxa"/>
            <w:tcBorders>
              <w:top w:val="single" w:sz="4" w:space="0" w:color="auto"/>
              <w:left w:val="single" w:sz="4" w:space="0" w:color="auto"/>
              <w:bottom w:val="single" w:sz="4" w:space="0" w:color="auto"/>
              <w:right w:val="single" w:sz="4" w:space="0" w:color="auto"/>
            </w:tcBorders>
            <w:hideMark/>
          </w:tcPr>
          <w:p w14:paraId="60CB492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Flannery, 2013; Myers et al., 2006; van Dyck et al., 2013)","plainTextFormattedCitation":"(Flannery, 2013; Myers et al., 2006; van Dyck et al., 2013)","previouslyFormattedCitation":"&lt;sup&gt;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w:t>
            </w:r>
            <w:r w:rsidRPr="00547227">
              <w:rPr>
                <w:rFonts w:ascii="Arial" w:hAnsi="Arial" w:cs="Arial"/>
                <w:szCs w:val="24"/>
                <w:lang w:val="en-GB"/>
              </w:rPr>
              <w:fldChar w:fldCharType="end"/>
            </w:r>
          </w:p>
        </w:tc>
      </w:tr>
      <w:tr w:rsidR="0016379F" w:rsidRPr="00547227" w14:paraId="19AE2349"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2FF6520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Status</w:t>
            </w:r>
          </w:p>
        </w:tc>
        <w:tc>
          <w:tcPr>
            <w:tcW w:w="3134" w:type="dxa"/>
            <w:tcBorders>
              <w:top w:val="single" w:sz="4" w:space="0" w:color="auto"/>
              <w:left w:val="single" w:sz="4" w:space="0" w:color="auto"/>
              <w:bottom w:val="single" w:sz="4" w:space="0" w:color="auto"/>
              <w:right w:val="single" w:sz="4" w:space="0" w:color="auto"/>
            </w:tcBorders>
          </w:tcPr>
          <w:p w14:paraId="17B560A9"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Common, abundant, 2 - Vulnerable, endangered, rare, declining, limited</w:t>
            </w:r>
          </w:p>
          <w:p w14:paraId="2449FAE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3 - Extinct</w:t>
            </w:r>
          </w:p>
          <w:p w14:paraId="452A4827"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021EE5C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Highly threatened mammals are known to have larger relative brain sizes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98/rspb.2015.2772","ISSN":"14712954","PMID":"26888034","abstract":"Increases in relative encephalization (RE), brain size after controlling for body size, comes at a great metabolic cost and is correlated with a host of cognitive traits, from the ability to count objects to higher rates of innovation. Despite many studies examining the implications and trade-offs accompanying increased RE, the relationship between mammalian extinction risk and RE is unknown. I examine whether mammals with larger levels of RE are more or less likely to be at risk of endangerment than less-encephalized species. I find that extant species with large levels of encephalization are at greater risk of endangerment, with this effect being strongest in species with small body sizes. These results suggest that RE could be a valuable asset in estimating extinction vulnerability. Additionally, these findings suggest that the cost-benefit trade-off of RE is different in large-bodied species when compared with small-bodied species.","author":[{"dropping-particle":"","family":"Abelson","given":"Eric S.","non-dropping-particle":"","parse-names":false,"suffix":""}],"container-title":"Proceedings of the Royal Society B: Biological Sciences","id":"ITEM-1","issue":"1825","issued":{"date-parts":[["2016","2","24"]]},"page":"20152772","publisher":"The Royal Society","title":"Brain size is correlated with endangerment status in mammals","type":"article-journal","volume":"283"},"uris":["http://www.mendeley.com/documents/?uuid=b26b69e2-cac8-3be7-b6f4-0c5ec83a753d"]}],"mendeley":{"formattedCitation":"(Abelson, 2016)","plainTextFormattedCitation":"(Abelson, 2016)","previouslyFormattedCitation":"&lt;sup&gt;19&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Abelson, 2016)</w:t>
            </w:r>
            <w:r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tcPr>
          <w:p w14:paraId="76619C17" w14:textId="77777777" w:rsidR="00791A5D" w:rsidRPr="00547227" w:rsidRDefault="00365BF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2","issued":{"date-parts":[["2016"]]},"title":"The IUCN Red List of threatened Species. 2016","type":"webpage"},"uris":["http://www.mendeley.com/documents/?uuid=f20a3aca-28aa-4c00-97ad-a948dbb97688"]}],"mendeley":{"formattedCitation":"(Birdlife International, 2016; van Dyck et al., 2013)","plainTextFormattedCitation":"(Birdlife International, 2016; van Dyck et al., 2013)","previouslyFormattedCitation":"&lt;sup&gt;15,17&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Birdlife International, 2016; van Dyck et al., 2013)</w:t>
            </w:r>
            <w:r w:rsidRPr="00547227">
              <w:rPr>
                <w:rFonts w:ascii="Arial" w:hAnsi="Arial" w:cs="Arial"/>
                <w:szCs w:val="24"/>
                <w:lang w:val="en-GB"/>
              </w:rPr>
              <w:fldChar w:fldCharType="end"/>
            </w:r>
          </w:p>
        </w:tc>
      </w:tr>
      <w:tr w:rsidR="0016379F" w:rsidRPr="00547227" w14:paraId="6016FD20" w14:textId="77777777" w:rsidTr="00365BFD">
        <w:tc>
          <w:tcPr>
            <w:tcW w:w="1762" w:type="dxa"/>
            <w:tcBorders>
              <w:top w:val="single" w:sz="4" w:space="0" w:color="auto"/>
              <w:left w:val="single" w:sz="4" w:space="0" w:color="auto"/>
              <w:bottom w:val="single" w:sz="4" w:space="0" w:color="auto"/>
              <w:right w:val="single" w:sz="4" w:space="0" w:color="auto"/>
            </w:tcBorders>
          </w:tcPr>
          <w:p w14:paraId="488C548D" w14:textId="77777777" w:rsidR="00791A5D" w:rsidRPr="00547227" w:rsidRDefault="00791A5D" w:rsidP="00F33EB3">
            <w:pPr>
              <w:spacing w:line="480" w:lineRule="auto"/>
              <w:rPr>
                <w:rFonts w:ascii="Arial" w:hAnsi="Arial" w:cs="Arial"/>
                <w:szCs w:val="24"/>
                <w:lang w:val="en-GB"/>
              </w:rPr>
            </w:pPr>
            <w:proofErr w:type="spellStart"/>
            <w:r w:rsidRPr="00547227">
              <w:rPr>
                <w:rFonts w:ascii="Arial" w:hAnsi="Arial" w:cs="Arial"/>
                <w:szCs w:val="24"/>
                <w:lang w:val="en-GB"/>
              </w:rPr>
              <w:t>Diurnality</w:t>
            </w:r>
            <w:proofErr w:type="spellEnd"/>
          </w:p>
          <w:p w14:paraId="4A94856E"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hideMark/>
          </w:tcPr>
          <w:p w14:paraId="3ECFAF7E"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Nocturnal, 2 – Diurnal, 3 - Crepuscular or not fully nocturnal</w:t>
            </w:r>
          </w:p>
        </w:tc>
        <w:tc>
          <w:tcPr>
            <w:tcW w:w="2444" w:type="dxa"/>
            <w:tcBorders>
              <w:top w:val="single" w:sz="4" w:space="0" w:color="auto"/>
              <w:left w:val="single" w:sz="4" w:space="0" w:color="auto"/>
              <w:bottom w:val="single" w:sz="4" w:space="0" w:color="auto"/>
              <w:right w:val="single" w:sz="4" w:space="0" w:color="auto"/>
            </w:tcBorders>
            <w:hideMark/>
          </w:tcPr>
          <w:p w14:paraId="408C492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Nocturnal animals are considered larger brained, but daily activity is related to more complex predator avoidance techniques.</w:t>
            </w:r>
          </w:p>
        </w:tc>
        <w:tc>
          <w:tcPr>
            <w:tcW w:w="1676" w:type="dxa"/>
            <w:tcBorders>
              <w:top w:val="single" w:sz="4" w:space="0" w:color="auto"/>
              <w:left w:val="single" w:sz="4" w:space="0" w:color="auto"/>
              <w:bottom w:val="single" w:sz="4" w:space="0" w:color="auto"/>
              <w:right w:val="single" w:sz="4" w:space="0" w:color="auto"/>
            </w:tcBorders>
            <w:hideMark/>
          </w:tcPr>
          <w:p w14:paraId="60DED82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544CC653"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6CF98DD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rboreality</w:t>
            </w:r>
          </w:p>
        </w:tc>
        <w:tc>
          <w:tcPr>
            <w:tcW w:w="3134" w:type="dxa"/>
            <w:tcBorders>
              <w:top w:val="single" w:sz="4" w:space="0" w:color="auto"/>
              <w:left w:val="single" w:sz="4" w:space="0" w:color="auto"/>
              <w:bottom w:val="single" w:sz="4" w:space="0" w:color="auto"/>
              <w:right w:val="single" w:sz="4" w:space="0" w:color="auto"/>
            </w:tcBorders>
          </w:tcPr>
          <w:p w14:paraId="3CC43DF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Arboreal or scansorial, 2 - Terrestrial</w:t>
            </w:r>
          </w:p>
          <w:p w14:paraId="4F88F455"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54123A0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 xml:space="preserve">Arboreal environment is </w:t>
            </w:r>
            <w:r w:rsidRPr="00547227">
              <w:rPr>
                <w:rFonts w:ascii="Arial" w:hAnsi="Arial" w:cs="Arial"/>
                <w:szCs w:val="24"/>
                <w:lang w:val="en-GB"/>
              </w:rPr>
              <w:lastRenderedPageBreak/>
              <w:t>considered more cognitively demanding</w:t>
            </w:r>
            <w:r w:rsidR="004534A2"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5A4997AE"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Flannery, 2013; van </w:t>
            </w:r>
            <w:r w:rsidR="003A5B27" w:rsidRPr="00547227">
              <w:rPr>
                <w:rFonts w:ascii="Arial" w:hAnsi="Arial" w:cs="Arial"/>
                <w:noProof/>
                <w:szCs w:val="24"/>
                <w:lang w:val="en-GB"/>
              </w:rPr>
              <w:lastRenderedPageBreak/>
              <w:t>Dyck et al., 2013; Weisbecker et al., 2015)</w:t>
            </w:r>
            <w:r w:rsidRPr="00547227">
              <w:rPr>
                <w:rFonts w:ascii="Arial" w:hAnsi="Arial" w:cs="Arial"/>
                <w:szCs w:val="24"/>
                <w:lang w:val="en-GB"/>
              </w:rPr>
              <w:fldChar w:fldCharType="end"/>
            </w:r>
          </w:p>
        </w:tc>
      </w:tr>
      <w:tr w:rsidR="0016379F" w:rsidRPr="00547227" w14:paraId="5312F01C" w14:textId="77777777" w:rsidTr="00365BFD">
        <w:tc>
          <w:tcPr>
            <w:tcW w:w="1762" w:type="dxa"/>
            <w:tcBorders>
              <w:top w:val="single" w:sz="4" w:space="0" w:color="auto"/>
              <w:left w:val="single" w:sz="4" w:space="0" w:color="auto"/>
              <w:bottom w:val="single" w:sz="4" w:space="0" w:color="auto"/>
              <w:right w:val="single" w:sz="4" w:space="0" w:color="auto"/>
            </w:tcBorders>
          </w:tcPr>
          <w:p w14:paraId="20614F5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Shelter safety</w:t>
            </w:r>
          </w:p>
          <w:p w14:paraId="502EB498"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2AD3173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Protected (burrow/nest in a tree hollow), 2 - Intermediate (tree canopy/hollow log/under rock/nest on the ground or in a soil crack), 3 - Open (under shrubs/in grass/tree shade)</w:t>
            </w:r>
          </w:p>
          <w:p w14:paraId="7F2D82D2"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1000B23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roxy for predation as selection pressure for larger brains</w:t>
            </w:r>
            <w:r w:rsidR="004534A2" w:rsidRPr="00547227">
              <w:rPr>
                <w:rFonts w:ascii="Arial" w:hAnsi="Arial" w:cs="Arial"/>
                <w:szCs w:val="24"/>
                <w:lang w:val="en-GB"/>
              </w:rPr>
              <w:t>.</w:t>
            </w:r>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1365-2435.13128","ISSN":"13652435","abstract":"© 2018 The Authors. Functional Ecology © 2018 British Ecological Society There is considerable diversity in brain size within and among species, and substantial dispute over the causes, consequences and importance of this variation. Comparative and developmental studies are essential in addressing this controversy. Predation pressure has been proposed as a major force shaping brain, behaviour and life history. The Trinidadian guppy, Poecilia reticulata, shows dramatic variation in predation pressure across populations. We compared the brain mass of guppies from high and low predation populations collected in the wild. Male but not female guppies exposed to high predation possessed heavier brains for their body size compared to fish from low predation populations. The brain is a plastic organ, so it is possible that the population differences we observed were partly due to developmental responses rather than evolved differences. In a follow-up study, we raised guppies under cues of predation risk or in a control condition. Male guppies exposed to predator cues early in life had heavier brains relative to their body size than control males, while females showed no significant effect of treatment. Collectively our results suggest that male guppies exposed to predation invest more in neural tissue, and that these differences are at least partly driven by plastic responses. A plain language summary is available for this article.","author":[{"dropping-particle":"","family":"Reddon","given":"Adam R.","non-dropping-particle":"","parse-names":false,"suffix":""},{"dropping-particle":"","family":"Chouinard-Thuly","given":"Laura","non-dropping-particle":"","parse-names":false,"suffix":""},{"dropping-particle":"","family":"Leris","given":"Ioannis","non-dropping-particle":"","parse-names":false,"suffix":""},{"dropping-particle":"","family":"Reader","given":"Simon M.","non-dropping-particle":"","parse-names":false,"suffix":""}],"container-title":"Functional Ecology","id":"ITEM-1","issue":"7","issued":{"date-parts":[["2018","7","1"]]},"page":"1847-1856","publisher":"Wiley/Blackwell (10.1111)","title":"Wild and laboratory exposure to cues of predation risk increases relative brain mass in male guppies","type":"article-journal","volume":"32"},"uris":["http://www.mendeley.com/documents/?uuid=21f2fcab-fd64-349c-9515-242655d4cf05"]}],"mendeley":{"formattedCitation":"(Reddon, Chouinard-Thuly, Leris, &amp; Reader, 2018)","plainTextFormattedCitation":"(Reddon, Chouinard-Thuly, Leris, &amp; Reader, 2018)","previouslyFormattedCitation":"&lt;sup&gt;20&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Reddon, Chouinard-Thuly, Leris, &amp; Reader, 2018)</w:t>
            </w:r>
            <w:r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05C0DE0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9480019" w14:textId="77777777" w:rsidTr="00365BFD">
        <w:tc>
          <w:tcPr>
            <w:tcW w:w="1762" w:type="dxa"/>
            <w:tcBorders>
              <w:top w:val="single" w:sz="4" w:space="0" w:color="auto"/>
              <w:left w:val="single" w:sz="4" w:space="0" w:color="auto"/>
              <w:bottom w:val="single" w:sz="4" w:space="0" w:color="auto"/>
              <w:right w:val="single" w:sz="4" w:space="0" w:color="auto"/>
            </w:tcBorders>
          </w:tcPr>
          <w:p w14:paraId="1892512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Diet</w:t>
            </w:r>
          </w:p>
          <w:p w14:paraId="403FAC4B"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65C1876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gt;50% grass/browse, 2 - Seeds, grass, roots, leaves, fruit, invertebrates, 3 - Nectar, fruit, invertebrates, 4 - &gt;50% invertebrate/vertebrate</w:t>
            </w:r>
          </w:p>
          <w:p w14:paraId="4C7418D7"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1CE9C03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oraging complexity and diet rich in nutrients have been shown to influence brain size</w:t>
            </w:r>
          </w:p>
        </w:tc>
        <w:tc>
          <w:tcPr>
            <w:tcW w:w="1676" w:type="dxa"/>
            <w:tcBorders>
              <w:top w:val="single" w:sz="4" w:space="0" w:color="auto"/>
              <w:left w:val="single" w:sz="4" w:space="0" w:color="auto"/>
              <w:bottom w:val="single" w:sz="4" w:space="0" w:color="auto"/>
              <w:right w:val="single" w:sz="4" w:space="0" w:color="auto"/>
            </w:tcBorders>
            <w:hideMark/>
          </w:tcPr>
          <w:p w14:paraId="4E7F6B6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6B75CA1C" w14:textId="77777777" w:rsidTr="00365BFD">
        <w:tc>
          <w:tcPr>
            <w:tcW w:w="1762" w:type="dxa"/>
            <w:tcBorders>
              <w:top w:val="single" w:sz="4" w:space="0" w:color="auto"/>
              <w:left w:val="single" w:sz="4" w:space="0" w:color="auto"/>
              <w:bottom w:val="single" w:sz="4" w:space="0" w:color="auto"/>
              <w:right w:val="single" w:sz="4" w:space="0" w:color="auto"/>
            </w:tcBorders>
          </w:tcPr>
          <w:p w14:paraId="2A3882F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Group living</w:t>
            </w:r>
          </w:p>
          <w:p w14:paraId="55052D4C"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42A7A83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Yes</w:t>
            </w:r>
          </w:p>
          <w:p w14:paraId="34ECCCCD"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7B799C4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Measure of social complexity, which imposes greater interaction and </w:t>
            </w:r>
            <w:r w:rsidRPr="00547227">
              <w:rPr>
                <w:rFonts w:ascii="Arial" w:hAnsi="Arial" w:cs="Arial"/>
                <w:szCs w:val="24"/>
                <w:lang w:val="en-GB"/>
              </w:rPr>
              <w:lastRenderedPageBreak/>
              <w:t>recognition demands</w:t>
            </w:r>
          </w:p>
        </w:tc>
        <w:tc>
          <w:tcPr>
            <w:tcW w:w="1676" w:type="dxa"/>
            <w:tcBorders>
              <w:top w:val="single" w:sz="4" w:space="0" w:color="auto"/>
              <w:left w:val="single" w:sz="4" w:space="0" w:color="auto"/>
              <w:bottom w:val="single" w:sz="4" w:space="0" w:color="auto"/>
              <w:right w:val="single" w:sz="4" w:space="0" w:color="auto"/>
            </w:tcBorders>
            <w:hideMark/>
          </w:tcPr>
          <w:p w14:paraId="036C43E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Flannery, 2013; Myers et al., 2006; van Dyck et al., 2013; </w:t>
            </w:r>
            <w:r w:rsidR="003A5B27" w:rsidRPr="00547227">
              <w:rPr>
                <w:rFonts w:ascii="Arial" w:hAnsi="Arial" w:cs="Arial"/>
                <w:noProof/>
                <w:szCs w:val="24"/>
                <w:lang w:val="en-GB"/>
              </w:rPr>
              <w:lastRenderedPageBreak/>
              <w:t>Weisbecker et al., 2015)</w:t>
            </w:r>
            <w:r w:rsidRPr="00547227">
              <w:rPr>
                <w:rFonts w:ascii="Arial" w:hAnsi="Arial" w:cs="Arial"/>
                <w:szCs w:val="24"/>
                <w:lang w:val="en-GB"/>
              </w:rPr>
              <w:fldChar w:fldCharType="end"/>
            </w:r>
          </w:p>
        </w:tc>
      </w:tr>
      <w:tr w:rsidR="0016379F" w:rsidRPr="00547227" w14:paraId="4A9C2016" w14:textId="77777777" w:rsidTr="00365BFD">
        <w:tc>
          <w:tcPr>
            <w:tcW w:w="1762" w:type="dxa"/>
            <w:tcBorders>
              <w:top w:val="single" w:sz="4" w:space="0" w:color="auto"/>
              <w:left w:val="single" w:sz="4" w:space="0" w:color="auto"/>
              <w:bottom w:val="single" w:sz="4" w:space="0" w:color="auto"/>
              <w:right w:val="single" w:sz="4" w:space="0" w:color="auto"/>
            </w:tcBorders>
          </w:tcPr>
          <w:p w14:paraId="20D7822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Parental care</w:t>
            </w:r>
          </w:p>
          <w:p w14:paraId="06A977FA"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2E6C68D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Yes</w:t>
            </w:r>
          </w:p>
          <w:p w14:paraId="0FFE0035"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1E5AA269"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Parental investment is known to positively influence brain size </w:t>
            </w:r>
            <w:r w:rsidR="00FB6DFA"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16/j.jhevol.2012.03.009","ISSN":"00472484","PMID":"22578648","abstract":"Humans stand out among the apes by having both an extremely large brain and a relatively high reproductive output, which has been proposed to be a consequence of cooperative breeding. Here, we test for general correlates of allomaternal care in a broad sample of 445 mammal species, by examining life history traits, brain size, and different helping behaviors, such as provisioning, carrying, huddling or protecting the offspring and the mother. As predicted from an energetic-cost perspective, a positive correlation between brain size and the amount of help by non-mothers is found among mammalian clades as a whole and within most groups, especially carnivores, with the notable exception of primates. In the latter group, the presence of energy subsidies during breeding instead resulted in increased fertility, up to the extreme of twinning in callitrichids, as well as a more altricial state at birth. In conclusion, humans exhibit a combination of the pattern found in provisioning carnivores, and the enhanced fertility shown by cooperatively breeding primates. Our comparative results provide support for the notion that cooperative breeding allowed early humans to sidestep the generally existing trade-off between brain size and reproductive output, and suggest an alternative explanation to the controversial 'obstetrical dilemma'-argument for the relatively altricial state of human neonates at birth. © 2012 Elsevier Ltd.","author":[{"dropping-particle":"","family":"Isler","given":"Karin","non-dropping-particle":"","parse-names":false,"suffix":""},{"dropping-particle":"","family":"Schaik","given":"Carel P.","non-dropping-particle":"van","parse-names":false,"suffix":""}],"container-title":"Journal of Human Evolution","id":"ITEM-1","issue":"1","issued":{"date-parts":[["2012","7"]]},"page":"52-63","title":"Allomaternal care, life history and brain size evolution in mammals","type":"article-journal","volume":"63"},"uris":["http://www.mendeley.com/documents/?uuid=52b41605-574a-3de6-b79d-78aec8792671"]}],"mendeley":{"formattedCitation":"(Isler &amp; van Schaik, 2012)","plainTextFormattedCitation":"(Isler &amp; van Schaik, 2012)","previouslyFormattedCitation":"&lt;sup&gt;21&lt;/sup&gt;"},"properties":{"noteIndex":0},"schema":"https://github.com/citation-style-language/schema/raw/master/csl-citation.json"}</w:instrText>
            </w:r>
            <w:r w:rsidR="00FB6DFA" w:rsidRPr="00547227">
              <w:rPr>
                <w:rFonts w:ascii="Arial" w:hAnsi="Arial" w:cs="Arial"/>
                <w:szCs w:val="24"/>
                <w:lang w:val="en-GB"/>
              </w:rPr>
              <w:fldChar w:fldCharType="separate"/>
            </w:r>
            <w:r w:rsidR="003A5B27" w:rsidRPr="00547227">
              <w:rPr>
                <w:rFonts w:ascii="Arial" w:hAnsi="Arial" w:cs="Arial"/>
                <w:noProof/>
                <w:szCs w:val="24"/>
                <w:lang w:val="en-GB"/>
              </w:rPr>
              <w:t>(Isler &amp; van Schaik, 2012)</w:t>
            </w:r>
            <w:r w:rsidR="00FB6DFA"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16154F9E"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 Weisbecker et al., 2015)</w:t>
            </w:r>
            <w:r w:rsidRPr="00547227">
              <w:rPr>
                <w:rFonts w:ascii="Arial" w:hAnsi="Arial" w:cs="Arial"/>
                <w:szCs w:val="24"/>
                <w:lang w:val="en-GB"/>
              </w:rPr>
              <w:fldChar w:fldCharType="end"/>
            </w:r>
          </w:p>
        </w:tc>
      </w:tr>
      <w:tr w:rsidR="0016379F" w:rsidRPr="00547227" w14:paraId="3DDDE91E" w14:textId="77777777" w:rsidTr="00365BFD">
        <w:tc>
          <w:tcPr>
            <w:tcW w:w="1762" w:type="dxa"/>
            <w:tcBorders>
              <w:top w:val="single" w:sz="4" w:space="0" w:color="auto"/>
              <w:left w:val="single" w:sz="4" w:space="0" w:color="auto"/>
              <w:bottom w:val="single" w:sz="4" w:space="0" w:color="auto"/>
              <w:right w:val="single" w:sz="4" w:space="0" w:color="auto"/>
            </w:tcBorders>
          </w:tcPr>
          <w:p w14:paraId="6287D4F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ating system</w:t>
            </w:r>
          </w:p>
          <w:p w14:paraId="1001F3EE"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35F7B00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Promiscuous, 2 - Complex (polygamous/monogamous)</w:t>
            </w:r>
          </w:p>
          <w:p w14:paraId="7A28C9B7"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09CF752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mplex mating systems require more cognitive complexity and usually result in higher parental investment</w:t>
            </w:r>
            <w:r w:rsidR="00FB6DFA" w:rsidRPr="00547227">
              <w:rPr>
                <w:rFonts w:ascii="Arial" w:hAnsi="Arial" w:cs="Arial"/>
                <w:szCs w:val="24"/>
                <w:lang w:val="en-GB"/>
              </w:rPr>
              <w:t xml:space="preserve"> </w:t>
            </w:r>
            <w:r w:rsidR="00FB6DFA"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371/journal.pone.0000062","ISSN":"19326203","PMID":"17183693","abstract":"Reproductive competition among males has long been considered a powerful force in the evolution of primates. The evolution of brain size and complexity in the Order Primates has been widely regarded as the hallmark of primate evolutionary history. Despite their importance to our understanding of primate evolution, the relationship between sexual selection and the evolutionary development of brain size is not well studied. The present research examines the evolutionary relationship between brain size and two components of primate sexual selection, sperm competition and male competition for mates. Results indicate that there is not a significant relationship between relative brain size and sperm competition as measured by relative testis size in primates, suggesting sperm competition has not played an important role in the evolution of brain size in the primate order. There is, however, a significant negative evolutionary relationship between relative brain size and the level of male competition for mates. The present study shows that the largest relative brain sizes among primate species are associated with monogamous mating systems, suggesting primate monogamy may require greater social acuity and abilities of deception.","author":[{"dropping-particle":"","family":"Schillaci","given":"Michael A.","non-dropping-particle":"","parse-names":false,"suffix":""}],"container-title":"PLoS ONE","id":"ITEM-1","issue":"1","issued":{"date-parts":[["2006","12","20"]]},"page":"e62","publisher":"Public Library of Science","title":"Sexual selection and the evolution of brain size in primates","type":"article-journal","volume":"1"},"uris":["http://www.mendeley.com/documents/?uuid=8f33150e-a6bd-30da-a4c7-8f218b8c7d16"]}],"mendeley":{"formattedCitation":"(Schillaci, 2006)","plainTextFormattedCitation":"(Schillaci, 2006)","previouslyFormattedCitation":"&lt;sup&gt;22&lt;/sup&gt;"},"properties":{"noteIndex":0},"schema":"https://github.com/citation-style-language/schema/raw/master/csl-citation.json"}</w:instrText>
            </w:r>
            <w:r w:rsidR="00FB6DFA" w:rsidRPr="00547227">
              <w:rPr>
                <w:rFonts w:ascii="Arial" w:hAnsi="Arial" w:cs="Arial"/>
                <w:szCs w:val="24"/>
                <w:lang w:val="en-GB"/>
              </w:rPr>
              <w:fldChar w:fldCharType="separate"/>
            </w:r>
            <w:r w:rsidR="003A5B27" w:rsidRPr="00547227">
              <w:rPr>
                <w:rFonts w:ascii="Arial" w:hAnsi="Arial" w:cs="Arial"/>
                <w:noProof/>
                <w:szCs w:val="24"/>
                <w:lang w:val="en-GB"/>
              </w:rPr>
              <w:t>(Schillaci, 2006)</w:t>
            </w:r>
            <w:r w:rsidR="00FB6DFA"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76CD525E"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404E31C"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544FF3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Litter size </w:t>
            </w:r>
          </w:p>
        </w:tc>
        <w:tc>
          <w:tcPr>
            <w:tcW w:w="3134" w:type="dxa"/>
            <w:tcBorders>
              <w:top w:val="single" w:sz="4" w:space="0" w:color="auto"/>
              <w:left w:val="single" w:sz="4" w:space="0" w:color="auto"/>
              <w:bottom w:val="single" w:sz="4" w:space="0" w:color="auto"/>
              <w:right w:val="single" w:sz="4" w:space="0" w:color="auto"/>
            </w:tcBorders>
          </w:tcPr>
          <w:p w14:paraId="43008AB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verage litter per reproductive episode</w:t>
            </w:r>
          </w:p>
          <w:p w14:paraId="06D79516"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177F1C5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nstraint on maternal investment</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026F546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van Dyck et al., 2013; Weisbecker et al., 2015)</w:t>
            </w:r>
            <w:r w:rsidRPr="00547227">
              <w:rPr>
                <w:rFonts w:ascii="Arial" w:hAnsi="Arial" w:cs="Arial"/>
                <w:szCs w:val="24"/>
                <w:lang w:val="en-GB"/>
              </w:rPr>
              <w:fldChar w:fldCharType="end"/>
            </w:r>
          </w:p>
        </w:tc>
      </w:tr>
      <w:tr w:rsidR="0016379F" w:rsidRPr="00547227" w14:paraId="50C4F511"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4A8962C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Weaning age</w:t>
            </w:r>
          </w:p>
        </w:tc>
        <w:tc>
          <w:tcPr>
            <w:tcW w:w="3134" w:type="dxa"/>
            <w:tcBorders>
              <w:top w:val="single" w:sz="4" w:space="0" w:color="auto"/>
              <w:left w:val="single" w:sz="4" w:space="0" w:color="auto"/>
              <w:bottom w:val="single" w:sz="4" w:space="0" w:color="auto"/>
              <w:right w:val="single" w:sz="4" w:space="0" w:color="auto"/>
            </w:tcBorders>
            <w:hideMark/>
          </w:tcPr>
          <w:p w14:paraId="139FEA5E"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onths</w:t>
            </w:r>
          </w:p>
        </w:tc>
        <w:tc>
          <w:tcPr>
            <w:tcW w:w="2444" w:type="dxa"/>
            <w:tcBorders>
              <w:top w:val="single" w:sz="4" w:space="0" w:color="auto"/>
              <w:left w:val="single" w:sz="4" w:space="0" w:color="auto"/>
              <w:bottom w:val="single" w:sz="4" w:space="0" w:color="auto"/>
              <w:right w:val="single" w:sz="4" w:space="0" w:color="auto"/>
            </w:tcBorders>
            <w:hideMark/>
          </w:tcPr>
          <w:p w14:paraId="78EEE08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nstraint on maternal investment</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7F2886B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eisbecker et al., 2015)</w:t>
            </w:r>
            <w:r w:rsidRPr="00547227">
              <w:rPr>
                <w:rFonts w:ascii="Arial" w:hAnsi="Arial" w:cs="Arial"/>
                <w:szCs w:val="24"/>
                <w:lang w:val="en-GB"/>
              </w:rPr>
              <w:fldChar w:fldCharType="end"/>
            </w:r>
          </w:p>
        </w:tc>
      </w:tr>
      <w:tr w:rsidR="0016379F" w:rsidRPr="00547227" w14:paraId="0379D15B"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2EFA7E3E"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Home range</w:t>
            </w:r>
          </w:p>
        </w:tc>
        <w:tc>
          <w:tcPr>
            <w:tcW w:w="3134" w:type="dxa"/>
            <w:tcBorders>
              <w:top w:val="single" w:sz="4" w:space="0" w:color="auto"/>
              <w:left w:val="single" w:sz="4" w:space="0" w:color="auto"/>
              <w:bottom w:val="single" w:sz="4" w:space="0" w:color="auto"/>
              <w:right w:val="single" w:sz="4" w:space="0" w:color="auto"/>
            </w:tcBorders>
            <w:hideMark/>
          </w:tcPr>
          <w:p w14:paraId="5AC9EE0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Hectares</w:t>
            </w:r>
          </w:p>
        </w:tc>
        <w:tc>
          <w:tcPr>
            <w:tcW w:w="2444" w:type="dxa"/>
            <w:tcBorders>
              <w:top w:val="single" w:sz="4" w:space="0" w:color="auto"/>
              <w:left w:val="single" w:sz="4" w:space="0" w:color="auto"/>
              <w:bottom w:val="single" w:sz="4" w:space="0" w:color="auto"/>
              <w:right w:val="single" w:sz="4" w:space="0" w:color="auto"/>
            </w:tcBorders>
            <w:hideMark/>
          </w:tcPr>
          <w:p w14:paraId="0FBD9D2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Larger home ranges usually imply increased cognitive complexity related to orientation</w:t>
            </w:r>
            <w:r w:rsidR="00F32C9E" w:rsidRPr="00547227">
              <w:rPr>
                <w:rFonts w:ascii="Arial" w:hAnsi="Arial" w:cs="Arial"/>
                <w:szCs w:val="24"/>
                <w:lang w:val="en-GB"/>
              </w:rPr>
              <w:t xml:space="preserve"> </w:t>
            </w:r>
            <w:r w:rsidR="00F32C9E"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j.1469-7998.1980.tb01430.x","ISSN":"14697998","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given":"T. H.","non-dropping-particle":"","parse-names":false,"suffix":""},{"dropping-particle":"","family":"Harvey","given":"Paul H.","non-dropping-particle":"","parse-names":false,"suffix":""}],"container-title":"Journal of Zoology","id":"ITEM-1","issued":{"date-parts":[["1980"]]},"title":"Primates, brains and ecology","type":"article-journal"},"uris":["http://www.mendeley.com/documents/?uuid=c9aac5b8-82c1-333e-a718-cc7be0936df6"]}],"mendeley":{"formattedCitation":"(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 &amp; Harvey, 1980)","plainTextFormattedCitation":"(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 &amp; Harvey, 1980)","previouslyFormattedCitation":"&lt;sup&gt;23&lt;/sup&gt;"},"properties":{"noteIndex":0},"schema":"https://github.com/citation-style-language/schema/raw/master/csl-citation.json"}</w:instrText>
            </w:r>
            <w:r w:rsidR="00F32C9E" w:rsidRPr="00547227">
              <w:rPr>
                <w:rFonts w:ascii="Arial" w:hAnsi="Arial" w:cs="Arial"/>
                <w:szCs w:val="24"/>
                <w:lang w:val="en-GB"/>
              </w:rPr>
              <w:fldChar w:fldCharType="separate"/>
            </w:r>
            <w:r w:rsidR="003A5B27" w:rsidRPr="00547227">
              <w:rPr>
                <w:rFonts w:ascii="Arial" w:hAnsi="Arial" w:cs="Arial"/>
                <w:noProof/>
                <w:szCs w:val="24"/>
                <w:lang w:val="en-GB"/>
              </w:rPr>
              <w:t>(Clutton</w:t>
            </w:r>
            <w:r w:rsidR="003A5B27" w:rsidRPr="00547227">
              <w:rPr>
                <w:rFonts w:ascii="Cambria Math" w:hAnsi="Cambria Math" w:cs="Cambria Math"/>
                <w:noProof/>
                <w:szCs w:val="24"/>
                <w:lang w:val="en-GB"/>
              </w:rPr>
              <w:t>‐</w:t>
            </w:r>
            <w:r w:rsidR="003A5B27" w:rsidRPr="00547227">
              <w:rPr>
                <w:rFonts w:ascii="Arial" w:hAnsi="Arial" w:cs="Arial"/>
                <w:noProof/>
                <w:szCs w:val="24"/>
                <w:lang w:val="en-GB"/>
              </w:rPr>
              <w:t>Brock &amp; Harvey, 1980)</w:t>
            </w:r>
            <w:r w:rsidR="00F32C9E" w:rsidRPr="00547227">
              <w:rPr>
                <w:rFonts w:ascii="Arial" w:hAnsi="Arial" w:cs="Arial"/>
                <w:szCs w:val="24"/>
                <w:lang w:val="en-GB"/>
              </w:rPr>
              <w:fldChar w:fldCharType="end"/>
            </w:r>
            <w:r w:rsidR="00FB6DFA" w:rsidRPr="00547227">
              <w:rPr>
                <w:rFonts w:ascii="Arial" w:hAnsi="Arial" w:cs="Arial"/>
                <w:szCs w:val="24"/>
                <w:lang w:val="en-GB"/>
              </w:rPr>
              <w:t xml:space="preserve"> </w:t>
            </w:r>
          </w:p>
        </w:tc>
        <w:tc>
          <w:tcPr>
            <w:tcW w:w="1676" w:type="dxa"/>
            <w:tcBorders>
              <w:top w:val="single" w:sz="4" w:space="0" w:color="auto"/>
              <w:left w:val="single" w:sz="4" w:space="0" w:color="auto"/>
              <w:bottom w:val="single" w:sz="4" w:space="0" w:color="auto"/>
              <w:right w:val="single" w:sz="4" w:space="0" w:color="auto"/>
            </w:tcBorders>
            <w:hideMark/>
          </w:tcPr>
          <w:p w14:paraId="78417D8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Myers et al., 2006; van Dyck et al., 2013; Weisbecker et al., 2015)","plainTextFormattedCitation":"(Myers et al., 2006; van Dyck et al., 2013; Weisbecker et al., 2015)","previouslyFormattedCitation":"&lt;sup&gt;1,15,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Myers et al., 2006; van Dyck et al., 2013; Weisbecker et al., 2015)</w:t>
            </w:r>
            <w:r w:rsidRPr="00547227">
              <w:rPr>
                <w:rFonts w:ascii="Arial" w:hAnsi="Arial" w:cs="Arial"/>
                <w:szCs w:val="24"/>
                <w:lang w:val="en-GB"/>
              </w:rPr>
              <w:fldChar w:fldCharType="end"/>
            </w:r>
          </w:p>
        </w:tc>
      </w:tr>
      <w:tr w:rsidR="0016379F" w:rsidRPr="00547227" w14:paraId="52865452"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736148C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opulation density</w:t>
            </w:r>
          </w:p>
        </w:tc>
        <w:tc>
          <w:tcPr>
            <w:tcW w:w="3134" w:type="dxa"/>
            <w:tcBorders>
              <w:top w:val="single" w:sz="4" w:space="0" w:color="auto"/>
              <w:left w:val="single" w:sz="4" w:space="0" w:color="auto"/>
              <w:bottom w:val="single" w:sz="4" w:space="0" w:color="auto"/>
              <w:right w:val="single" w:sz="4" w:space="0" w:color="auto"/>
            </w:tcBorders>
            <w:hideMark/>
          </w:tcPr>
          <w:p w14:paraId="7631E76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Individuals per hectare</w:t>
            </w:r>
          </w:p>
        </w:tc>
        <w:tc>
          <w:tcPr>
            <w:tcW w:w="2444" w:type="dxa"/>
            <w:tcBorders>
              <w:top w:val="single" w:sz="4" w:space="0" w:color="auto"/>
              <w:left w:val="single" w:sz="4" w:space="0" w:color="auto"/>
              <w:bottom w:val="single" w:sz="4" w:space="0" w:color="auto"/>
              <w:right w:val="single" w:sz="4" w:space="0" w:color="auto"/>
            </w:tcBorders>
            <w:hideMark/>
          </w:tcPr>
          <w:p w14:paraId="7386ACC9"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Increased population density is a proxy of increased interaction and social tolerance</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109F838C"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van Dyck et al., 2013; Weisbecker et al., 2015)</w:t>
            </w:r>
            <w:r w:rsidRPr="00547227">
              <w:rPr>
                <w:rFonts w:ascii="Arial" w:hAnsi="Arial" w:cs="Arial"/>
                <w:szCs w:val="24"/>
                <w:lang w:val="en-GB"/>
              </w:rPr>
              <w:fldChar w:fldCharType="end"/>
            </w:r>
          </w:p>
        </w:tc>
      </w:tr>
      <w:tr w:rsidR="0016379F" w:rsidRPr="00547227" w14:paraId="64ED92E8"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65DAC0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MR</w:t>
            </w:r>
          </w:p>
        </w:tc>
        <w:tc>
          <w:tcPr>
            <w:tcW w:w="3134" w:type="dxa"/>
            <w:tcBorders>
              <w:top w:val="single" w:sz="4" w:space="0" w:color="auto"/>
              <w:left w:val="single" w:sz="4" w:space="0" w:color="auto"/>
              <w:bottom w:val="single" w:sz="4" w:space="0" w:color="auto"/>
              <w:right w:val="single" w:sz="4" w:space="0" w:color="auto"/>
            </w:tcBorders>
            <w:hideMark/>
          </w:tcPr>
          <w:p w14:paraId="529E358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ield metabolic rate</w:t>
            </w:r>
          </w:p>
        </w:tc>
        <w:tc>
          <w:tcPr>
            <w:tcW w:w="2444" w:type="dxa"/>
            <w:tcBorders>
              <w:top w:val="single" w:sz="4" w:space="0" w:color="auto"/>
              <w:left w:val="single" w:sz="4" w:space="0" w:color="auto"/>
              <w:bottom w:val="single" w:sz="4" w:space="0" w:color="auto"/>
              <w:right w:val="single" w:sz="4" w:space="0" w:color="auto"/>
            </w:tcBorders>
            <w:hideMark/>
          </w:tcPr>
          <w:p w14:paraId="1A786ED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easure of metabolic turnover in the wild</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1940C5B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16/j.cbpa.2013.01.007","ISBN":"1095-6433","ISSN":"10956433","PMID":"23376109","abstract":"Field metabolic rate (FMR) is a useful measure for the energy expenditure in free-ranging animals. Field metabolic rates for species that have not been measured are usually predicted by allometric equations on the basis of their body mass (BM). Phylogenetically informed methods improve estimates of both allometric relationships and species-specific FMR values by considering the evolutionary history of species. Further improvement is possible by incorporating isolated measurements on BM and FMR, but most existing methods force the user to discard such incomplete data. In the present study the FMR of most Australian marsupial species was predicted for the first time using a phylogenetic method that was explicitly designed to handle incomplete data. This allows full use of the dataset containing 35 samples of FMR and 130 samples of BM. Cross-validation demonstrated that FMRs were estimated with high accuracy. The resulting prediction equation was FMR (kJday-1)=5.27 BM (g)0.69. Field metabolic rate and BM were highly phylogenetically correlated (r=0.96), i.e. FMR and BM co-evolved. Differences between species-specific and generic marsupial estimates of FMR revealed that herbivores have lower energy expenditure than carnivores. Specifically, herbivorous macropods have on average lower relative FMR (kJ/d) (3.75±0.53 BM0.69; mean±SD) than carnivorous dasyurids (7.64±0.84 BM0.69). Phylogenetically informed estimates for most extant Australian marsupial species are now available. © 2013 Elsevier Inc.","author":[{"dropping-particle":"","family":"Riek","given":"Alexander","non-dropping-particle":"","parse-names":false,"suffix":""},{"dropping-particle":"","family":"Bruggeman","given":"Jorn","non-dropping-particle":"","parse-names":false,"suffix":""}],"container-title":"Comparative Biochemistry and Physiology - A Molecular and Integrative Physiology","id":"ITEM-1","issue":"4","issued":{"date-parts":[["2013","4","1"]]},"page":"598-604","publisher":"Pergamon","title":"Estimating field metabolic rates for Australian marsupials using phylogeny","type":"article-journal","volume":"164"},"uris":["http://www.mendeley.com/documents/?uuid=a7c50b60-c066-3b41-bd6f-ebef026dd049"]}],"mendeley":{"formattedCitation":"(Riek &amp; Bruggeman, 2013)","plainTextFormattedCitation":"(Riek &amp; Bruggeman, 2013)","previouslyFormattedCitation":"&lt;sup&gt;24&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Riek &amp; Bruggeman, 2013)</w:t>
            </w:r>
            <w:r w:rsidRPr="00547227">
              <w:rPr>
                <w:rFonts w:ascii="Arial" w:hAnsi="Arial" w:cs="Arial"/>
                <w:szCs w:val="24"/>
                <w:lang w:val="en-GB"/>
              </w:rPr>
              <w:fldChar w:fldCharType="end"/>
            </w:r>
          </w:p>
        </w:tc>
      </w:tr>
      <w:tr w:rsidR="0016379F" w:rsidRPr="00547227" w14:paraId="0698623D"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929CC8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Torpor</w:t>
            </w:r>
          </w:p>
        </w:tc>
        <w:tc>
          <w:tcPr>
            <w:tcW w:w="3134" w:type="dxa"/>
            <w:tcBorders>
              <w:top w:val="single" w:sz="4" w:space="0" w:color="auto"/>
              <w:left w:val="single" w:sz="4" w:space="0" w:color="auto"/>
              <w:bottom w:val="single" w:sz="4" w:space="0" w:color="auto"/>
              <w:right w:val="single" w:sz="4" w:space="0" w:color="auto"/>
            </w:tcBorders>
          </w:tcPr>
          <w:p w14:paraId="2398801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0 – No, 1 – Yes</w:t>
            </w:r>
          </w:p>
          <w:p w14:paraId="2C767714"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57C2FEC0" w14:textId="77777777" w:rsidR="00791A5D" w:rsidRPr="00547227" w:rsidRDefault="00791A5D" w:rsidP="00F33EB3">
            <w:pPr>
              <w:spacing w:line="480" w:lineRule="auto"/>
              <w:rPr>
                <w:rFonts w:ascii="Arial" w:hAnsi="Arial" w:cs="Arial"/>
                <w:szCs w:val="24"/>
                <w:lang w:val="en-GB"/>
              </w:rPr>
            </w:pPr>
            <w:proofErr w:type="spellStart"/>
            <w:r w:rsidRPr="00547227">
              <w:rPr>
                <w:rFonts w:ascii="Arial" w:hAnsi="Arial" w:cs="Arial"/>
                <w:szCs w:val="24"/>
                <w:lang w:val="en-GB"/>
              </w:rPr>
              <w:t>Torporing</w:t>
            </w:r>
            <w:proofErr w:type="spellEnd"/>
            <w:r w:rsidRPr="00547227">
              <w:rPr>
                <w:rFonts w:ascii="Arial" w:hAnsi="Arial" w:cs="Arial"/>
                <w:szCs w:val="24"/>
                <w:lang w:val="en-GB"/>
              </w:rPr>
              <w:t xml:space="preserve"> has been shown to be costly to the maintenance of large brains </w:t>
            </w:r>
            <w:r w:rsidR="00AA2E14" w:rsidRPr="00547227">
              <w:rPr>
                <w:rFonts w:ascii="Arial" w:hAnsi="Arial" w:cs="Arial"/>
                <w:szCs w:val="24"/>
                <w:lang w:val="en-GB"/>
              </w:rPr>
              <w:fldChar w:fldCharType="begin"/>
            </w:r>
            <w:r w:rsidR="00AA2E14" w:rsidRPr="00547227">
              <w:rPr>
                <w:rFonts w:ascii="Arial" w:hAnsi="Arial" w:cs="Arial"/>
                <w:szCs w:val="24"/>
                <w:lang w:val="en-GB"/>
              </w:rPr>
              <w:instrText xml:space="preserve"> ADDIN EN.CITE &lt;EndNote&gt;&lt;Cite&gt;&lt;Author&gt;Heldstab&lt;/Author&gt;&lt;Year&gt;2018&lt;/Year&gt;&lt;RecNum&gt;145&lt;/RecNum&gt;&lt;DisplayText&gt;(Heldstab, Isler, &amp;amp; van Schaik, 2018)&lt;/DisplayText&gt;&lt;record&gt;&lt;rec-number&gt;145&lt;/rec-number&gt;&lt;foreign-keys&gt;&lt;key app="EN" db-id="a9aw0atab92x0ledv2kxwsvmdfttad9p2fez" timestamp="1564364863" guid="2a2ef73c-e88c-439e-967b-17d358348ab5"&gt;145&lt;/key&gt;&lt;/foreign-keys&gt;&lt;ref-type name="Journal Article"&gt;17&lt;/ref-type&gt;&lt;contributors&gt;&lt;authors&gt;&lt;author&gt;Heldstab, S. A.&lt;/author&gt;&lt;author&gt;Isler, K.&lt;/author&gt;&lt;author&gt;van Schaik, C. P.&lt;/author&gt;&lt;/authors&gt;&lt;/contributors&gt;&lt;auth-address&gt;Department of Anthropology, University of Zurich, Zurich, Switzerland.&lt;/auth-address&gt;&lt;titles&gt;&lt;title&gt;Hibernation constrains brain size evolution in mammals&lt;/title&gt;&lt;secondary-title&gt;J Evol Biol&lt;/secondary-title&gt;&lt;/titles&gt;&lt;pages&gt;1582-1588&lt;/pages&gt;&lt;volume&gt;31&lt;/volume&gt;&lt;number&gt;10&lt;/number&gt;&lt;edition&gt;2018/07/22&lt;/edition&gt;&lt;keywords&gt;&lt;keyword&gt;brain size evolution&lt;/keyword&gt;&lt;keyword&gt;energy savings&lt;/keyword&gt;&lt;keyword&gt;heterothermy&lt;/keyword&gt;&lt;keyword&gt;hibernation&lt;/keyword&gt;&lt;keyword&gt;over-wintering&lt;/keyword&gt;&lt;keyword&gt;seasonality&lt;/keyword&gt;&lt;/keywords&gt;&lt;dates&gt;&lt;year&gt;2018&lt;/year&gt;&lt;pub-dates&gt;&lt;date&gt;Oct&lt;/date&gt;&lt;/pub-dates&gt;&lt;/dates&gt;&lt;isbn&gt;1420-9101 (Electronic)&amp;#xD;1010-061X (Linking)&lt;/isbn&gt;&lt;accession-num&gt;30030877&lt;/accession-num&gt;&lt;urls&gt;&lt;related-urls&gt;&lt;url&gt;https://www.ncbi.nlm.nih.gov/pubmed/30030877&lt;/url&gt;&lt;/related-urls&gt;&lt;/urls&gt;&lt;electronic-resource-num&gt;10.1111/jeb.13353&lt;/electronic-resource-num&gt;&lt;/record&gt;&lt;/Cite&gt;&lt;/EndNote&gt;</w:instrText>
            </w:r>
            <w:r w:rsidR="00AA2E14" w:rsidRPr="00547227">
              <w:rPr>
                <w:rFonts w:ascii="Arial" w:hAnsi="Arial" w:cs="Arial"/>
                <w:szCs w:val="24"/>
                <w:lang w:val="en-GB"/>
              </w:rPr>
              <w:fldChar w:fldCharType="separate"/>
            </w:r>
            <w:r w:rsidR="00AA2E14" w:rsidRPr="00547227">
              <w:rPr>
                <w:rFonts w:ascii="Arial" w:hAnsi="Arial" w:cs="Arial"/>
                <w:noProof/>
                <w:szCs w:val="24"/>
                <w:lang w:val="en-GB"/>
              </w:rPr>
              <w:t>(Heldstab, Isler, &amp; van Schaik, 2018)</w:t>
            </w:r>
            <w:r w:rsidR="00AA2E14"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6EB3E65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brv.12137","ISSN":"1469185X","PMID":"25123049","abstract":"© 2014 The Authors. Many birds and mammals drastically reduce their energy expenditure during times of cold exposure, food shortage, or drought, by temporarily abandoning euthermia, i.e. the maintenance of high body temperatures. Traditionally, two different types of heterothermy, i.e. hypometabolic states associated with low body temperature (torpor), have been distinguished: daily torpor, which lasts less than 24 h and is accompanied by continued foraging, versus hibernation, with torpor bouts lasting consecutive days to several weeks in animals that usually do not forage but rely on energy stores, either food caches or body energy reserves. This classification of torpor types has been challenged, suggesting that these phenotypes may merely represent extremes in a continuum of traits. Here, we investigate whether variables of torpor in 214 species (43 birds and 171 mammals) form a continuum or a bimodal distribution. We use Gaussian-mixture cluster analysis as well as phylogenetically informed regressions to quantitatively assess the distinction between hibernation and daily torpor and to evaluate the impact of body mass and geographical distribution of species on torpor traits. Cluster analysis clearly confirmed the classical distinction between daily torpor and hibernation. Overall, heterothermic endotherms tend to be small; hibernators are significantly heavier than daily heterotherms and also are distributed at higher average latitude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35°) than daily heterotherm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 xml:space="preserve">25°). Variables of torpor for an average 30 g heterotherm differed significantly between daily heterotherms and hibernators. Average maximum torpor bout duration was &gt;30-fold longer, and mean torpor bout duration &gt;25-fold longer in hibernators. Mean minimum body temperature differed by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 xml:space="preserve">13°C, and the mean minimum torpor metabolic rate wa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35% of the basal metabolic rate (BMR) in daily heterotherms but only 6% of BMR in hibernators. Consequently, our analysis strongly supports the view that hibernators and daily heterotherms are functionally distinct groups that probably have been subject to disruptive selection. Arguably, the primary physiological difference between daily torpor and hibernation, which leads to a variety of derived further distinct characteristics, is the temporal control of entry into and arousal from torpor, which is governed by the circadian clock in daily heterotherms, but apparently not in hibernators.","author":[{"dropping-particle":"","family":"Ruf","given":"Thomas","non-dropping-particle":"","parse-names":false,"suffix":""},{"dropping-particle":"","family":"Geiser","given":"Fritz","non-dropping-particle":"","parse-names":false,"suffix":""}],"container-title":"Biological Reviews","id":"ITEM-1","issue":"3","issued":{"date-parts":[["2015","8"]]},"page":"891-926","publisher":"Europe PMC Funders","title":"Daily torpor and hibernation in birds and mammals","type":"article-journal","volume":"90"},"uris":["http://www.mendeley.com/documents/?uuid=b8a43251-f448-3dd8-a20d-147083279bfc"]},{"id":"ITEM-2","itemData":{"DOI":"10.1016/j.cbpa.2008.05.008","ISBN":"1095-6433","ISSN":"10956433","PMID":"18617429","abstract":"The factors influencing the basal rate of metabolism (BMR) in 639 species of mammals include body mass, food habits, climate, habitat, substrate, a restriction to islands or highlands, use of torpor, and type of reproduction. They collectively account for 98.8% of the variation in mammalian BMR, but often interact in complex ways. The factor with the greatest impact on BMR, as always, is body mass (accounting for 96.8% of its variation), the extent of its impact reflecting the 106.17-fold range of mass in measured species. The attempt to derive mathematically the power relationship of BMR in mammals is complicated by the necessity to include all of the factors that influence BMR that are themselves correlated with body mass. BMR also correlates with taxonomic affiliation because many taxa are distinguished by their ecological and behavioral characteristics. Phylogeny, reflecting previous commitments, may influence BMR either through a restriction on the realized range of behaviors or by opening new behavioral and ecological opportunities. A new opportunity resulted from the evolution by eutherians of a type of reproduction that permitted species feeding on high quality resources to have high BMRs. These rates facilitated high rates of gas, nutrient, and waste exchange between a pregnant eutherian and her placental offspring. This pattern led to high rates of reproduction in some eutherians, a response denied all monotremes and marsupials, thereby permitting eutherians to occupy cold-temperate and polar environments and to dominate other mammals in all environments to which ecologically equivalent eutherians had access. © 2008 Elsevier Inc. All rights reserved.","author":[{"dropping-particle":"","family":"McNab","given":"Brian Keith","non-dropping-particle":"","parse-names":false,"suffix":""}],"container-title":"Comparative Biochemistry and Physiology - A Molecular and Integrative Physiology","id":"ITEM-2","issue":"1","issued":{"date-parts":[["2008","9"]]},"page":"5-28","title":"An analysis of the factors that influence the level and scaling of mammalian BMR","type":"article-journal","volume":"151"},"uris":["http://www.mendeley.com/documents/?uuid=a0d5925c-7706-3d87-badf-96a4d247a15c"]},{"id":"ITEM-3","itemData":{"DOI":"10.7882/AZ.2010.009","ISBN":"0067-2238","ISSN":"00672238","abstract":"Torpor is the most effective means for energy conservation available to mammals and is characterized by substantial reductions in body temperature (Tb) and metabolic rate (MR). Most Australian terrestrial mammals are small with high mass-specific energy requirements and, although it is widely believed that torpor is not needed in a ‘warm’ country like Australia, a large number of species are heterothermic (i.e. capable of changing Tb, in contrast to homeothermic mammals with a constant high Tb). These heterothermic species (estimated &gt;43% of terrestrial Australian native mammals) employ periods of daily torpor or prolonged multi-day torpor (hibernation) to conserve energy. Daily torpor is used by dasyurids (e.g. dunnarts, antechinus, quolls), myrmecobiids (numbat), tarsipedids (honey-possum), petaurid possums (e.g. sugar glider), rodents (but only known in the introduced house mouse), and small megabats (blossom-bats). During daily torpor, Tb is reduced from ~35ºC during the active or normothermic phase to ~10-25ºC during torpor, and the torpor MR (TMR) is ~30% of the basal metabolic rate (BMR). Daily torpor is often, but not exclusively, used during the rest phase and, between bouts of torpor, animals usually forage and feed. Recent evidence shows that free-ranging arid zone dasyurids may employ daily torpor on every day in winter and that torpor may last twice as long as in captivity (often up to around 20 hours), which will reduce energy expenditure and thereby food requirements by up to 80%. Hibernation or prolonged torpor has been observed in the Monotremes (echidna), marsupials (pygmy-possums and feathertail glider) and insectivorous bats (e.g. long-eared bats). During prolonged torpor, which often, but not exclusively, is expressed in winter, Tb is usually reduced to a minimum of ~0-10ºC, and torpor bouts may last for several days or weeks, but in all species periodic arousals with brief normothermic periods (hours) between bouts of torpor have been observed. The TMR during hibernation is extremely low and can be as little as 1-5% of the BMR; daily energy expenditure can be reduced to only 3% of that in active individuals permitting survival on stored body fat for months without the need to feed. Daily and prolonged torpor in many Australian mammals appear to be opportunistic and not only important for survival of adverse seasonal conditions, but apparently also for dealing with unpredictable events such as droughts and perhaps fires and floods. …","author":[{"dropping-particle":"","family":"Geiser","given":"Fritz","non-dropping-particle":"","parse-names":false,"suffix":""},{"dropping-particle":"","family":"Körtner","given":"Gerhard","non-dropping-particle":"","parse-names":false,"suffix":""}],"container-title":"Australian Zoologist","id":"ITEM-3","issue":"2","issued":{"date-parts":[["2010"]]},"number-of-pages":"204-215","title":"Hibernation and daily torpor in Australian mammals","type":"report","volume":"35"},"uris":["http://www.mendeley.com/documents/?uuid=ce547d01-1f90-35d5-84f6-245f55d98360"]}],"mendeley":{"formattedCitation":"(Geiser &amp; Körtner, 2010; McNab, 2008; Ruf &amp; Geiser, 2015)","plainTextFormattedCitation":"(Geiser &amp; Körtner, 2010; McNab, 2008; Ruf &amp; Geiser, 2015)","previouslyFormattedCitation":"&lt;sup&gt;26–2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Geiser &amp; Körtner, 2010; McNab, 2008; Ruf &amp; Geiser, 2015)</w:t>
            </w:r>
            <w:r w:rsidRPr="00547227">
              <w:rPr>
                <w:rFonts w:ascii="Arial" w:hAnsi="Arial" w:cs="Arial"/>
                <w:szCs w:val="24"/>
                <w:lang w:val="en-GB"/>
              </w:rPr>
              <w:fldChar w:fldCharType="end"/>
            </w:r>
          </w:p>
        </w:tc>
      </w:tr>
      <w:tr w:rsidR="0016379F" w:rsidRPr="00547227" w14:paraId="10348569"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EFD6E5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lay</w:t>
            </w:r>
          </w:p>
        </w:tc>
        <w:tc>
          <w:tcPr>
            <w:tcW w:w="3134" w:type="dxa"/>
            <w:tcBorders>
              <w:top w:val="single" w:sz="4" w:space="0" w:color="auto"/>
              <w:left w:val="single" w:sz="4" w:space="0" w:color="auto"/>
              <w:bottom w:val="single" w:sz="4" w:space="0" w:color="auto"/>
              <w:right w:val="single" w:sz="4" w:space="0" w:color="auto"/>
            </w:tcBorders>
            <w:hideMark/>
          </w:tcPr>
          <w:p w14:paraId="7B7ED19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Rudimentary, 3 - Complex</w:t>
            </w:r>
          </w:p>
        </w:tc>
        <w:tc>
          <w:tcPr>
            <w:tcW w:w="2444" w:type="dxa"/>
            <w:tcBorders>
              <w:top w:val="single" w:sz="4" w:space="0" w:color="auto"/>
              <w:left w:val="single" w:sz="4" w:space="0" w:color="auto"/>
              <w:bottom w:val="single" w:sz="4" w:space="0" w:color="auto"/>
              <w:right w:val="single" w:sz="4" w:space="0" w:color="auto"/>
            </w:tcBorders>
            <w:hideMark/>
          </w:tcPr>
          <w:p w14:paraId="4B3AE9A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Proxy for cognitive ability. Play has been shown to correlate with larger </w:t>
            </w:r>
            <w:r w:rsidRPr="00547227">
              <w:rPr>
                <w:rFonts w:ascii="Arial" w:hAnsi="Arial" w:cs="Arial"/>
                <w:szCs w:val="24"/>
                <w:lang w:val="en-GB"/>
              </w:rPr>
              <w:lastRenderedPageBreak/>
              <w:t xml:space="preserve">brains in birds and mammals </w:t>
            </w:r>
            <w:r w:rsidR="00AA2E14" w:rsidRPr="00547227">
              <w:rPr>
                <w:rFonts w:ascii="Arial" w:hAnsi="Arial" w:cs="Arial"/>
                <w:szCs w:val="24"/>
                <w:lang w:val="en-GB"/>
              </w:rPr>
              <w:fldChar w:fldCharType="begin"/>
            </w:r>
            <w:r w:rsidR="00AA2E14" w:rsidRPr="00547227">
              <w:rPr>
                <w:rFonts w:ascii="Arial" w:hAnsi="Arial" w:cs="Arial"/>
                <w:szCs w:val="24"/>
                <w:lang w:val="en-GB"/>
              </w:rPr>
              <w:instrText xml:space="preserve"> ADDIN EN.CITE &lt;EndNote&gt;&lt;Cite&gt;&lt;Author&gt;Iwaniuk&lt;/Author&gt;&lt;Year&gt;2001&lt;/Year&gt;&lt;RecNum&gt;212&lt;/RecNum&gt;&lt;DisplayText&gt;(Iwaniuk, Nelson, &amp;amp; Pellis, 2001)&lt;/DisplayText&gt;&lt;record&gt;&lt;rec-number&gt;212&lt;/rec-number&gt;&lt;foreign-keys&gt;&lt;key app="EN" db-id="a9aw0atab92x0ledv2kxwsvmdfttad9p2fez" timestamp="1564364863" guid="1c850522-45c9-4688-a680-bb0d9b9dc337"&gt;212&lt;/key&gt;&lt;/foreign-keys&gt;&lt;ref-type name="Journal Article"&gt;17&lt;/ref-type&gt;&lt;contributors&gt;&lt;authors&gt;&lt;author&gt;Iwaniuk, Andrew N.&lt;/author&gt;&lt;author&gt;Nelson, John E.&lt;/author&gt;&lt;author&gt;Pellis, Sergio M.&lt;/author&gt;&lt;/authors&gt;&lt;/contributors&gt;&lt;titles&gt;&lt;title&gt;Do big-brained animals play more? Comparative analyses of play and relative brain size in mammals&lt;/title&gt;&lt;secondary-title&gt;Journal of Comparative Psychology&lt;/secondary-title&gt;&lt;/titles&gt;&lt;periodical&gt;&lt;full-title&gt;Journal of Comparative Psychology&lt;/full-title&gt;&lt;/periodical&gt;&lt;pages&gt;29-41&lt;/pages&gt;&lt;volume&gt;115&lt;/volume&gt;&lt;number&gt;1&lt;/number&gt;&lt;section&gt;29&lt;/section&gt;&lt;dates&gt;&lt;year&gt;2001&lt;/year&gt;&lt;/dates&gt;&lt;isbn&gt;1939-2087&amp;#xD;0735-7036&lt;/isbn&gt;&lt;urls&gt;&lt;related-urls&gt;&lt;url&gt;http://doi.apa.org/getdoi.cfm?doi=10.1037/0735-7036.115.1.29&lt;/url&gt;&lt;/related-urls&gt;&lt;/urls&gt;&lt;electronic-resource-num&gt;10.1037/0735-7036.115.1.29&lt;/electronic-resource-num&gt;&lt;/record&gt;&lt;/Cite&gt;&lt;/EndNote&gt;</w:instrText>
            </w:r>
            <w:r w:rsidR="00AA2E14" w:rsidRPr="00547227">
              <w:rPr>
                <w:rFonts w:ascii="Arial" w:hAnsi="Arial" w:cs="Arial"/>
                <w:szCs w:val="24"/>
                <w:lang w:val="en-GB"/>
              </w:rPr>
              <w:fldChar w:fldCharType="separate"/>
            </w:r>
            <w:r w:rsidR="00AA2E14" w:rsidRPr="00547227">
              <w:rPr>
                <w:rFonts w:ascii="Arial" w:hAnsi="Arial" w:cs="Arial"/>
                <w:noProof/>
                <w:szCs w:val="24"/>
                <w:lang w:val="en-GB"/>
              </w:rPr>
              <w:t>(Iwaniuk, Nelson, &amp; Pellis, 2001)</w:t>
            </w:r>
            <w:r w:rsidR="00AA2E14"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2E2302F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begin" w:fldLock="1"/>
            </w:r>
            <w:r w:rsidR="003A5B27" w:rsidRPr="00547227">
              <w:rPr>
                <w:rFonts w:ascii="Arial" w:hAnsi="Arial" w:cs="Arial"/>
                <w:szCs w:val="24"/>
                <w:lang w:val="en-GB"/>
              </w:rPr>
              <w:instrText>ADDIN CSL_CITATION {"citationItems":[{"id":"ITEM-1","itemData":{"DOI":"10.1159/000114406","ISBN":"1421-9743 (Electronic)\\r0006-8977 (Linking)","ISSN":"00068977","PMID":"18230970","abstract":"Encephalization of Australian marsupials was analyzed using the endocranial volume (ECV) of 52 species of Dasyuromorphia and Notoryctemorphia, 14 species of Peramelemorphia and 116 species of Diprotodontia from Australia and New Guinea and compared with 16 species of Ameridelphian marsupials and 3 species of native and recently introduced Australian eutherian carnivores (dingo, feral cat and feral fox). Linear regression analysis of the relationship between ECV and body weight for marsupials revealed that allometric parameters for these groups are different from those previously derived for samples of (mainly eutherian) mammals, with higher slopes for Dasyuromorphia and Diprotodontia and lower slopes for Ameridelphians and Peramelemorphia. Absolute ECV for small Australian and New Guinea marsupial carnivores (Antechinus and Sminthopsis) were found to be comparable to eutherians of similar body weight, but large marsupial carnivores such as the Tasmanian devil and thylacine had substantially smaller ECVs than eutherian carnivores of similar body weight. Similarly, members of some superfamilies within Diprotodontia (Burramyoidea, Petauroidea, Tarsipedoidea) had ECVs comparable to prosimians, whereas bandicoots, bilbies and many macropods were found to be poorly encephalized. When both encephalization quotient (EQ) and residuals from regression analysis were used to compare relative ECV of extinct/threatened species with common species there were no significant differences for any of the orders of Australian marsupials, suggesting that encephalization is not a major factor in the current extinction crisis for Australian marsupials. Similarly there were no consistent differences in relative ECV between marsupials from New Guinea and associated islands compared to Australia or between arid and non-arid Australian regions for any of the marsupial orders. The results indicate that marsupials are not uniformly poorly encephalized and that small marsupial carnivores and some members of Diprotodontia are of comparable encephalization to eutherians of similar body weight. In particular, honey possums and some gliders show an encephalization level comparable to prosimians, perhaps reflecting convergence in adaptation to similar arboreal niches.","author":[{"dropping-particle":"","family":"Ashwell","given":"K. W S","non-dropping-particle":"","parse-names":false,"suffix":""}],"container-title":"Brain, Behavior and Evolution","id":"ITEM-1","issue":"3","issued":{"date-parts":[["2008"]]},"page":"181-199","publisher":"Karger Publishers","title":"Encephalization of Australian and New Guinean marsupials","type":"article-journal","volume":"71"},"uris":["http://www.mendeley.com/documents/?uuid=ed371c8f-38a8-3517-81ed-c62f47c5f3e6"]},{"id":"ITEM-2","itemData":{"DOI":"10.1037/0735-7036.115.1.29","ISSN":"07357036","abstract":"It has been hypothesized that play is more likely to be present in larger brained species. We tested this hypothesis in mammals using independent contrasts, a method that controls for phylogenetic relatedness. Comparisons across 15 orders revealed that the prevalence and complexity of play was significantly correlated with brain size, with larger brained orders having more playful species. Three orders, Rodentia, Marsupialia, and Primates, were used for within-order comparisons among species and, where possible, among families. The comparisons were not significant for rodents or primates, and those for marsupials yielded inconsistent results. Therefore, although a strong relationship is present at the highest taxonomic level of comparison, it diminishes or evaporates at lower level comparisons.","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2","issue":"1","issued":{"date-parts":[["2001"]]},"page":"29-41","title":"Do big-brained animals play more? comparative analyses of play and relative brain size in mammals","type":"article-journal","volume":"115"},"uris":["http://www.mendeley.com/documents/?uuid=efdc557d-3463-3e8b-b946-8dc82f868777"]}],"mendeley":{"formattedCitation":"(Ashwell, 2008; Iwaniuk et al., 2001)","plainTextFormattedCitation":"(Ashwell, 2008; Iwaniuk et al., 2001)","previouslyFormattedCitation":"&lt;sup&gt;29,30&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Ashwell, 2008; Iwaniuk et al., 2001)</w:t>
            </w:r>
            <w:r w:rsidRPr="00547227">
              <w:rPr>
                <w:rFonts w:ascii="Arial" w:hAnsi="Arial" w:cs="Arial"/>
                <w:szCs w:val="24"/>
                <w:lang w:val="en-GB"/>
              </w:rPr>
              <w:fldChar w:fldCharType="end"/>
            </w:r>
          </w:p>
        </w:tc>
      </w:tr>
    </w:tbl>
    <w:p w14:paraId="49EEC6EA" w14:textId="77777777" w:rsidR="00952763" w:rsidRPr="00547227" w:rsidRDefault="00952763" w:rsidP="00F33EB3">
      <w:pPr>
        <w:spacing w:line="480" w:lineRule="auto"/>
        <w:rPr>
          <w:rFonts w:ascii="Arial" w:hAnsi="Arial" w:cs="Arial"/>
          <w:szCs w:val="24"/>
          <w:lang w:val="en-GB"/>
        </w:rPr>
      </w:pPr>
    </w:p>
    <w:p w14:paraId="6851DA91" w14:textId="77777777" w:rsidR="003D610E" w:rsidRPr="00547227" w:rsidRDefault="003D610E" w:rsidP="00F33EB3">
      <w:pPr>
        <w:spacing w:line="480" w:lineRule="auto"/>
        <w:rPr>
          <w:rFonts w:ascii="Arial" w:hAnsi="Arial" w:cs="Arial"/>
          <w:szCs w:val="24"/>
          <w:lang w:val="en-GB"/>
        </w:rPr>
      </w:pPr>
    </w:p>
    <w:p w14:paraId="273AEB88" w14:textId="77777777"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Dataset</w:t>
      </w:r>
    </w:p>
    <w:p w14:paraId="1A6A87BE" w14:textId="77777777"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Imputed dataset</w:t>
      </w:r>
      <w:r w:rsidR="00D32CA6" w:rsidRPr="00547227">
        <w:rPr>
          <w:rFonts w:ascii="Arial" w:hAnsi="Arial" w:cs="Arial"/>
          <w:szCs w:val="24"/>
          <w:lang w:val="en-GB"/>
        </w:rPr>
        <w:t>s</w:t>
      </w:r>
    </w:p>
    <w:p w14:paraId="03E63482" w14:textId="77777777"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R Code</w:t>
      </w:r>
    </w:p>
    <w:p w14:paraId="31790059" w14:textId="77777777" w:rsidR="00791A5D" w:rsidRPr="00547227" w:rsidRDefault="00152BE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Acknowledgements</w:t>
      </w:r>
    </w:p>
    <w:p w14:paraId="0A0F14C0" w14:textId="77777777"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Thomas </w:t>
      </w:r>
      <w:proofErr w:type="spellStart"/>
      <w:r w:rsidRPr="00547227">
        <w:rPr>
          <w:rFonts w:ascii="Arial" w:hAnsi="Arial" w:cs="Arial"/>
          <w:szCs w:val="24"/>
          <w:lang w:val="en-GB"/>
        </w:rPr>
        <w:t>Guillerme</w:t>
      </w:r>
      <w:proofErr w:type="spellEnd"/>
      <w:r w:rsidRPr="00547227">
        <w:rPr>
          <w:rFonts w:ascii="Arial" w:hAnsi="Arial" w:cs="Arial"/>
          <w:szCs w:val="24"/>
          <w:lang w:val="en-GB"/>
        </w:rPr>
        <w:t xml:space="preserve"> for tips with programming</w:t>
      </w:r>
    </w:p>
    <w:p w14:paraId="7F9BC8FC" w14:textId="77777777" w:rsidR="009C6610" w:rsidRPr="00547227" w:rsidRDefault="003D0E61" w:rsidP="009C6610">
      <w:pPr>
        <w:pStyle w:val="EndNoteBibliography"/>
        <w:spacing w:after="0"/>
        <w:ind w:left="720" w:hanging="720"/>
        <w:rPr>
          <w:lang w:val="en-GB"/>
        </w:rPr>
      </w:pPr>
      <w:r w:rsidRPr="00547227">
        <w:rPr>
          <w:rFonts w:ascii="Arial" w:hAnsi="Arial" w:cs="Arial"/>
          <w:szCs w:val="24"/>
          <w:lang w:val="en-GB"/>
        </w:rPr>
        <w:fldChar w:fldCharType="begin"/>
      </w:r>
      <w:r w:rsidRPr="00547227">
        <w:rPr>
          <w:rFonts w:ascii="Arial" w:hAnsi="Arial" w:cs="Arial"/>
          <w:szCs w:val="24"/>
          <w:lang w:val="en-GB"/>
        </w:rPr>
        <w:instrText xml:space="preserve"> ADDIN EN.REFLIST </w:instrText>
      </w:r>
      <w:r w:rsidRPr="00547227">
        <w:rPr>
          <w:rFonts w:ascii="Arial" w:hAnsi="Arial" w:cs="Arial"/>
          <w:szCs w:val="24"/>
          <w:lang w:val="en-GB"/>
        </w:rPr>
        <w:fldChar w:fldCharType="separate"/>
      </w:r>
      <w:r w:rsidR="009C6610" w:rsidRPr="00547227">
        <w:rPr>
          <w:lang w:val="en-GB"/>
        </w:rPr>
        <w:t xml:space="preserve">Buuren, S. v., &amp; Groothuis-Oudshoorn, K. (2011). mice: Multivariate Imputation by Chained Equations inR. </w:t>
      </w:r>
      <w:r w:rsidR="009C6610" w:rsidRPr="00547227">
        <w:rPr>
          <w:i/>
          <w:lang w:val="en-GB"/>
        </w:rPr>
        <w:t>Journal of Statistical Software, 45</w:t>
      </w:r>
      <w:r w:rsidR="009C6610" w:rsidRPr="00547227">
        <w:rPr>
          <w:lang w:val="en-GB"/>
        </w:rPr>
        <w:t>(3), 1-67. doi:10.18637/jss.v045.i03</w:t>
      </w:r>
    </w:p>
    <w:p w14:paraId="167A7771" w14:textId="77777777" w:rsidR="009C6610" w:rsidRPr="00547227" w:rsidRDefault="009C6610" w:rsidP="009C6610">
      <w:pPr>
        <w:pStyle w:val="EndNoteBibliography"/>
        <w:spacing w:after="0"/>
        <w:ind w:left="720" w:hanging="720"/>
        <w:rPr>
          <w:lang w:val="en-GB"/>
        </w:rPr>
      </w:pPr>
      <w:r w:rsidRPr="00547227">
        <w:rPr>
          <w:lang w:val="en-GB"/>
        </w:rPr>
        <w:t xml:space="preserve">Demirtas, H. (2018). </w:t>
      </w:r>
      <w:r w:rsidRPr="00547227">
        <w:rPr>
          <w:i/>
          <w:lang w:val="en-GB"/>
        </w:rPr>
        <w:t>Flexible Imputation of Missing Data</w:t>
      </w:r>
      <w:r w:rsidRPr="00547227">
        <w:rPr>
          <w:lang w:val="en-GB"/>
        </w:rPr>
        <w:t xml:space="preserve"> (Vol. 85): CRC Press.</w:t>
      </w:r>
    </w:p>
    <w:p w14:paraId="7344E252" w14:textId="77777777" w:rsidR="009C6610" w:rsidRPr="00547227" w:rsidRDefault="009C6610" w:rsidP="009C6610">
      <w:pPr>
        <w:pStyle w:val="EndNoteBibliography"/>
        <w:spacing w:after="0"/>
        <w:ind w:left="720" w:hanging="720"/>
        <w:rPr>
          <w:lang w:val="en-GB"/>
        </w:rPr>
      </w:pPr>
      <w:r w:rsidRPr="00547227">
        <w:rPr>
          <w:lang w:val="en-GB"/>
        </w:rPr>
        <w:t xml:space="preserve">Fisher, D. O., Blomberg, S. P., &amp; Owens, I. P. (2003). Extrinsic versus intrinsic factors in the decline and extinction of Australian marsupials. </w:t>
      </w:r>
      <w:r w:rsidRPr="00547227">
        <w:rPr>
          <w:i/>
          <w:lang w:val="en-GB"/>
        </w:rPr>
        <w:t>Proc Biol Sci, 270</w:t>
      </w:r>
      <w:r w:rsidRPr="00547227">
        <w:rPr>
          <w:lang w:val="en-GB"/>
        </w:rPr>
        <w:t>(1526), 1801-1808. doi:10.1098/rspb.2003.2447</w:t>
      </w:r>
    </w:p>
    <w:p w14:paraId="34AB4D70" w14:textId="77777777" w:rsidR="009C6610" w:rsidRPr="00547227" w:rsidRDefault="009C6610" w:rsidP="009C6610">
      <w:pPr>
        <w:pStyle w:val="EndNoteBibliography"/>
        <w:spacing w:after="0"/>
        <w:ind w:left="720" w:hanging="720"/>
        <w:rPr>
          <w:lang w:val="en-GB"/>
        </w:rPr>
      </w:pPr>
      <w:r w:rsidRPr="00547227">
        <w:rPr>
          <w:lang w:val="en-GB"/>
        </w:rPr>
        <w:t xml:space="preserve">Guillerme, T., &amp; Healy, K. (2014). mulTree: a package for running MCMCglmm analysis on multiple trees. </w:t>
      </w:r>
      <w:r w:rsidRPr="00547227">
        <w:rPr>
          <w:i/>
          <w:lang w:val="en-GB"/>
        </w:rPr>
        <w:t>Zonodo</w:t>
      </w:r>
      <w:r w:rsidRPr="00547227">
        <w:rPr>
          <w:lang w:val="en-GB"/>
        </w:rPr>
        <w:t>. doi:10.5281/zenodo. 12902</w:t>
      </w:r>
    </w:p>
    <w:p w14:paraId="2AC6A006" w14:textId="77777777" w:rsidR="009C6610" w:rsidRPr="00547227" w:rsidRDefault="009C6610" w:rsidP="009C6610">
      <w:pPr>
        <w:pStyle w:val="EndNoteBibliography"/>
        <w:spacing w:after="0"/>
        <w:ind w:left="720" w:hanging="720"/>
        <w:rPr>
          <w:lang w:val="en-GB"/>
        </w:rPr>
      </w:pPr>
      <w:r w:rsidRPr="00547227">
        <w:rPr>
          <w:lang w:val="en-GB"/>
        </w:rPr>
        <w:t xml:space="preserve">Hadfield, J. D. (2010). MCMC Methods for Multi-Response Generalized Linear Mixed Models: TheMCMCglmmRPackage. </w:t>
      </w:r>
      <w:r w:rsidRPr="00547227">
        <w:rPr>
          <w:i/>
          <w:lang w:val="en-GB"/>
        </w:rPr>
        <w:t>Journal of Statistical Software, 33</w:t>
      </w:r>
      <w:r w:rsidRPr="00547227">
        <w:rPr>
          <w:lang w:val="en-GB"/>
        </w:rPr>
        <w:t>(2), 1-22. doi:10.18637/jss.v033.i02</w:t>
      </w:r>
    </w:p>
    <w:p w14:paraId="20F5D3F5" w14:textId="77777777" w:rsidR="009C6610" w:rsidRPr="00547227" w:rsidRDefault="009C6610" w:rsidP="009C6610">
      <w:pPr>
        <w:pStyle w:val="EndNoteBibliography"/>
        <w:spacing w:after="0"/>
        <w:ind w:left="720" w:hanging="720"/>
        <w:rPr>
          <w:lang w:val="en-GB"/>
        </w:rPr>
      </w:pPr>
      <w:r w:rsidRPr="00547227">
        <w:rPr>
          <w:lang w:val="en-GB"/>
        </w:rPr>
        <w:t xml:space="preserve">Harmon, L. J., Weir, J. T., Brock, C. D., Glor, R. E., &amp; Challenger, W. (2007). GEIGER: investigating evolutionary radiations. </w:t>
      </w:r>
      <w:r w:rsidRPr="00547227">
        <w:rPr>
          <w:i/>
          <w:lang w:val="en-GB"/>
        </w:rPr>
        <w:t>Bioinformatics, 24</w:t>
      </w:r>
      <w:r w:rsidRPr="00547227">
        <w:rPr>
          <w:lang w:val="en-GB"/>
        </w:rPr>
        <w:t xml:space="preserve">(1), 129-131. </w:t>
      </w:r>
    </w:p>
    <w:p w14:paraId="11D12650" w14:textId="77777777" w:rsidR="009C6610" w:rsidRPr="00547227" w:rsidRDefault="009C6610" w:rsidP="009C6610">
      <w:pPr>
        <w:pStyle w:val="EndNoteBibliography"/>
        <w:spacing w:after="0"/>
        <w:ind w:left="720" w:hanging="720"/>
        <w:rPr>
          <w:lang w:val="en-GB"/>
        </w:rPr>
      </w:pPr>
      <w:r w:rsidRPr="00547227">
        <w:rPr>
          <w:lang w:val="en-GB"/>
        </w:rPr>
        <w:t xml:space="preserve">Heldstab, S. A., Isler, K., &amp; van Schaik, C. P. (2018). Hibernation constrains brain size evolution in mammals. </w:t>
      </w:r>
      <w:r w:rsidRPr="00547227">
        <w:rPr>
          <w:i/>
          <w:lang w:val="en-GB"/>
        </w:rPr>
        <w:t>J Evol Biol, 31</w:t>
      </w:r>
      <w:r w:rsidRPr="00547227">
        <w:rPr>
          <w:lang w:val="en-GB"/>
        </w:rPr>
        <w:t>(10), 1582-1588. doi:10.1111/jeb.13353</w:t>
      </w:r>
    </w:p>
    <w:p w14:paraId="1FB78968" w14:textId="77777777" w:rsidR="009C6610" w:rsidRPr="00547227" w:rsidRDefault="009C6610" w:rsidP="009C6610">
      <w:pPr>
        <w:pStyle w:val="EndNoteBibliography"/>
        <w:spacing w:after="0"/>
        <w:ind w:left="720" w:hanging="720"/>
        <w:rPr>
          <w:lang w:val="en-GB"/>
        </w:rPr>
      </w:pPr>
      <w:r w:rsidRPr="00547227">
        <w:rPr>
          <w:lang w:val="en-GB"/>
        </w:rPr>
        <w:t xml:space="preserve">Hyndman, R. J., Einbeck, J., Wand, M., &amp; Hyndman, M. R. (2018). Package ‘hdrcde’. </w:t>
      </w:r>
    </w:p>
    <w:p w14:paraId="5F1F130D" w14:textId="77777777" w:rsidR="009C6610" w:rsidRPr="00547227" w:rsidRDefault="009C6610" w:rsidP="009C6610">
      <w:pPr>
        <w:pStyle w:val="EndNoteBibliography"/>
        <w:spacing w:after="0"/>
        <w:ind w:left="720" w:hanging="720"/>
        <w:rPr>
          <w:lang w:val="en-GB"/>
        </w:rPr>
      </w:pPr>
      <w:r w:rsidRPr="00547227">
        <w:rPr>
          <w:lang w:val="en-GB"/>
        </w:rPr>
        <w:t xml:space="preserve">Iwaniuk, A. N., Nelson, J. E., &amp; Pellis, S. M. (2001). Do big-brained animals play more? Comparative analyses of play and relative brain size in mammals. </w:t>
      </w:r>
      <w:r w:rsidRPr="00547227">
        <w:rPr>
          <w:i/>
          <w:lang w:val="en-GB"/>
        </w:rPr>
        <w:t>Journal of Comparative Psychology, 115</w:t>
      </w:r>
      <w:r w:rsidRPr="00547227">
        <w:rPr>
          <w:lang w:val="en-GB"/>
        </w:rPr>
        <w:t>(1), 29-41. doi:10.1037/0735-7036.115.1.29</w:t>
      </w:r>
    </w:p>
    <w:p w14:paraId="462AC35F" w14:textId="77777777" w:rsidR="009C6610" w:rsidRPr="00547227" w:rsidRDefault="009C6610" w:rsidP="009C6610">
      <w:pPr>
        <w:pStyle w:val="EndNoteBibliography"/>
        <w:spacing w:after="0"/>
        <w:ind w:left="720" w:hanging="720"/>
        <w:rPr>
          <w:lang w:val="en-GB"/>
        </w:rPr>
      </w:pPr>
      <w:r w:rsidRPr="00547227">
        <w:rPr>
          <w:lang w:val="en-GB"/>
        </w:rPr>
        <w:t xml:space="preserve">Little, R. J. A. (1988). Missing-Data Adjustments in Large Surveys. </w:t>
      </w:r>
      <w:r w:rsidRPr="00547227">
        <w:rPr>
          <w:i/>
          <w:lang w:val="en-GB"/>
        </w:rPr>
        <w:t>Journal of Business &amp; Economic Statistics, 6</w:t>
      </w:r>
      <w:r w:rsidRPr="00547227">
        <w:rPr>
          <w:lang w:val="en-GB"/>
        </w:rPr>
        <w:t>(3), 287-296. doi:10.1080/07350015.1988.10509663</w:t>
      </w:r>
    </w:p>
    <w:p w14:paraId="7195F1B2" w14:textId="77777777" w:rsidR="009C6610" w:rsidRPr="00547227" w:rsidRDefault="009C6610" w:rsidP="009C6610">
      <w:pPr>
        <w:pStyle w:val="EndNoteBibliography"/>
        <w:spacing w:after="0"/>
        <w:ind w:left="720" w:hanging="720"/>
        <w:rPr>
          <w:lang w:val="en-GB"/>
        </w:rPr>
      </w:pPr>
      <w:r w:rsidRPr="00547227">
        <w:rPr>
          <w:lang w:val="en-GB"/>
        </w:rPr>
        <w:t xml:space="preserve">Nakagawa, S., &amp; Freckleton, R. P. (2008). Missing inaction: the dangers of ignoring missing data. </w:t>
      </w:r>
      <w:r w:rsidRPr="00547227">
        <w:rPr>
          <w:i/>
          <w:lang w:val="en-GB"/>
        </w:rPr>
        <w:t>Trends Ecol Evol, 23</w:t>
      </w:r>
      <w:r w:rsidRPr="00547227">
        <w:rPr>
          <w:lang w:val="en-GB"/>
        </w:rPr>
        <w:t>(11), 592-596. doi:10.1016/j.tree.2008.06.014</w:t>
      </w:r>
    </w:p>
    <w:p w14:paraId="20661FDE" w14:textId="77777777" w:rsidR="009C6610" w:rsidRPr="00547227" w:rsidRDefault="009C6610" w:rsidP="009C6610">
      <w:pPr>
        <w:pStyle w:val="EndNoteBibliography"/>
        <w:spacing w:after="0"/>
        <w:ind w:left="720" w:hanging="720"/>
        <w:rPr>
          <w:lang w:val="en-GB"/>
        </w:rPr>
      </w:pPr>
      <w:r w:rsidRPr="00547227">
        <w:rPr>
          <w:lang w:val="en-GB"/>
        </w:rPr>
        <w:lastRenderedPageBreak/>
        <w:t xml:space="preserve">Orme, C. D. L. (2012). The caper package: comparative analyses in phylogenetics and evolution in R. 1-36. Retrieved from </w:t>
      </w:r>
      <w:hyperlink r:id="rId6" w:history="1">
        <w:r w:rsidRPr="00547227">
          <w:rPr>
            <w:rStyle w:val="Hyperlink"/>
            <w:lang w:val="en-GB"/>
          </w:rPr>
          <w:t>https://cran.r-project.org/web/packages/caper/vignettes/caper.pdf</w:t>
        </w:r>
      </w:hyperlink>
    </w:p>
    <w:p w14:paraId="08E15833" w14:textId="77777777" w:rsidR="009C6610" w:rsidRPr="00547227" w:rsidRDefault="009C6610" w:rsidP="009C6610">
      <w:pPr>
        <w:pStyle w:val="EndNoteBibliography"/>
        <w:spacing w:after="0"/>
        <w:ind w:left="720" w:hanging="720"/>
        <w:rPr>
          <w:lang w:val="en-GB"/>
        </w:rPr>
      </w:pPr>
      <w:r w:rsidRPr="00547227">
        <w:rPr>
          <w:lang w:val="en-GB"/>
        </w:rPr>
        <w:t>Raia, P., Castiglione, S., Serio, C., Mondanaro, A., Mel-Chionna, M., Febbraro, M. D., . . . Maintainer, F. C. (2019). Package 'RRphylo' Type Package Title Phylogenetic Ridge Regression Methods for Comparative Studies. doi:10.1111/2041</w:t>
      </w:r>
    </w:p>
    <w:p w14:paraId="48015A1E" w14:textId="77777777" w:rsidR="009C6610" w:rsidRPr="00547227" w:rsidRDefault="009C6610" w:rsidP="009C6610">
      <w:pPr>
        <w:pStyle w:val="EndNoteBibliography"/>
        <w:spacing w:after="0"/>
        <w:ind w:left="720" w:hanging="720"/>
        <w:rPr>
          <w:lang w:val="en-GB"/>
        </w:rPr>
      </w:pPr>
      <w:r w:rsidRPr="00547227">
        <w:rPr>
          <w:lang w:val="en-GB"/>
        </w:rPr>
        <w:t xml:space="preserve">Resche-Rigon, M., &amp; White, I. R. (2018). Multiple imputation by chained equations for systematically and sporadically missing multilevel data. </w:t>
      </w:r>
      <w:r w:rsidRPr="00547227">
        <w:rPr>
          <w:i/>
          <w:lang w:val="en-GB"/>
        </w:rPr>
        <w:t>Stat Methods Med Res, 27</w:t>
      </w:r>
      <w:r w:rsidRPr="00547227">
        <w:rPr>
          <w:lang w:val="en-GB"/>
        </w:rPr>
        <w:t>(6), 1634-1649. doi:10.1177/0962280216666564</w:t>
      </w:r>
    </w:p>
    <w:p w14:paraId="76EB1693" w14:textId="77777777" w:rsidR="009C6610" w:rsidRPr="00547227" w:rsidRDefault="009C6610" w:rsidP="009C6610">
      <w:pPr>
        <w:pStyle w:val="EndNoteBibliography"/>
        <w:spacing w:after="0"/>
        <w:ind w:left="720" w:hanging="720"/>
        <w:rPr>
          <w:lang w:val="en-GB"/>
        </w:rPr>
      </w:pPr>
      <w:r w:rsidRPr="00547227">
        <w:rPr>
          <w:lang w:val="en-GB"/>
        </w:rPr>
        <w:t xml:space="preserve">Revell, L. J. (2012). phytools: an R package for phylogenetic comparative biology (and other things). </w:t>
      </w:r>
      <w:r w:rsidRPr="00547227">
        <w:rPr>
          <w:i/>
          <w:lang w:val="en-GB"/>
        </w:rPr>
        <w:t>Methods in Ecology and Evolution, 3</w:t>
      </w:r>
      <w:r w:rsidRPr="00547227">
        <w:rPr>
          <w:lang w:val="en-GB"/>
        </w:rPr>
        <w:t>(2), 217-223. doi:10.1111/j.2041-210X.2011.00169.x</w:t>
      </w:r>
    </w:p>
    <w:p w14:paraId="33CDF1E6" w14:textId="77777777" w:rsidR="009C6610" w:rsidRPr="00547227" w:rsidRDefault="009C6610" w:rsidP="009C6610">
      <w:pPr>
        <w:pStyle w:val="EndNoteBibliography"/>
        <w:spacing w:after="0"/>
        <w:ind w:left="720" w:hanging="720"/>
        <w:rPr>
          <w:lang w:val="en-GB"/>
        </w:rPr>
      </w:pPr>
      <w:r w:rsidRPr="00547227">
        <w:rPr>
          <w:lang w:val="en-GB"/>
        </w:rPr>
        <w:t xml:space="preserve">Rubin, D. B. (1987). </w:t>
      </w:r>
      <w:r w:rsidRPr="00547227">
        <w:rPr>
          <w:i/>
          <w:lang w:val="en-GB"/>
        </w:rPr>
        <w:t>Multiple Imputation for Nonresponse in Surveys</w:t>
      </w:r>
      <w:r w:rsidRPr="00547227">
        <w:rPr>
          <w:lang w:val="en-GB"/>
        </w:rPr>
        <w:t>.</w:t>
      </w:r>
    </w:p>
    <w:p w14:paraId="7EC5DEFD" w14:textId="77777777" w:rsidR="009C6610" w:rsidRPr="00547227" w:rsidRDefault="009C6610" w:rsidP="009C6610">
      <w:pPr>
        <w:pStyle w:val="EndNoteBibliography"/>
        <w:spacing w:after="0"/>
        <w:ind w:left="720" w:hanging="720"/>
        <w:rPr>
          <w:lang w:val="en-GB"/>
        </w:rPr>
      </w:pPr>
      <w:r w:rsidRPr="00547227">
        <w:rPr>
          <w:lang w:val="en-GB"/>
        </w:rPr>
        <w:t xml:space="preserve">Taylor, J., Rühli, F. J., Brown, G., De Miguel, C., &amp; Henneberg, M. (2006). </w:t>
      </w:r>
      <w:r w:rsidRPr="00547227">
        <w:rPr>
          <w:i/>
          <w:lang w:val="en-GB"/>
        </w:rPr>
        <w:t>Mr imaging of brain morphology, vascularisation and encephalization in the koala</w:t>
      </w:r>
      <w:r w:rsidRPr="00547227">
        <w:rPr>
          <w:lang w:val="en-GB"/>
        </w:rPr>
        <w:t xml:space="preserve">. Retrieved from </w:t>
      </w:r>
      <w:hyperlink r:id="rId7" w:history="1">
        <w:r w:rsidRPr="00547227">
          <w:rPr>
            <w:rStyle w:val="Hyperlink"/>
            <w:lang w:val="en-GB"/>
          </w:rPr>
          <w:t>https://www.publish.csiro.au/am/pdf/AM06034</w:t>
        </w:r>
      </w:hyperlink>
    </w:p>
    <w:p w14:paraId="08089955" w14:textId="77777777" w:rsidR="009C6610" w:rsidRPr="00547227" w:rsidRDefault="009C6610" w:rsidP="009C6610">
      <w:pPr>
        <w:pStyle w:val="EndNoteBibliography"/>
        <w:spacing w:after="0"/>
        <w:ind w:left="720" w:hanging="720"/>
        <w:rPr>
          <w:lang w:val="en-GB"/>
        </w:rPr>
      </w:pPr>
      <w:r w:rsidRPr="00547227">
        <w:rPr>
          <w:lang w:val="en-GB"/>
        </w:rPr>
        <w:t xml:space="preserve">Weisbecker, V., Blomberg, S., Goldizen, A. W., Brown, M., &amp; Fisher, D. (2015). The evolution of relative brain size in marsupials is energetically constrained but not driven by behavioral complexity. </w:t>
      </w:r>
      <w:r w:rsidRPr="00547227">
        <w:rPr>
          <w:i/>
          <w:lang w:val="en-GB"/>
        </w:rPr>
        <w:t>Brain Behav Evol, 85</w:t>
      </w:r>
      <w:r w:rsidRPr="00547227">
        <w:rPr>
          <w:lang w:val="en-GB"/>
        </w:rPr>
        <w:t>(2), 125-135. doi:10.1159/000377666</w:t>
      </w:r>
    </w:p>
    <w:p w14:paraId="4CEF0A73" w14:textId="77777777" w:rsidR="009C6610" w:rsidRPr="00547227" w:rsidRDefault="009C6610" w:rsidP="009C6610">
      <w:pPr>
        <w:pStyle w:val="EndNoteBibliography"/>
        <w:ind w:left="720" w:hanging="720"/>
        <w:rPr>
          <w:lang w:val="en-GB"/>
        </w:rPr>
      </w:pPr>
      <w:r w:rsidRPr="00547227">
        <w:rPr>
          <w:lang w:val="en-GB"/>
        </w:rPr>
        <w:t xml:space="preserve">Wickham, H. (2016). </w:t>
      </w:r>
      <w:r w:rsidRPr="00547227">
        <w:rPr>
          <w:i/>
          <w:lang w:val="en-GB"/>
        </w:rPr>
        <w:t>ggplot2: elegant graphics for data analysis</w:t>
      </w:r>
      <w:r w:rsidRPr="00547227">
        <w:rPr>
          <w:lang w:val="en-GB"/>
        </w:rPr>
        <w:t>: Springer.</w:t>
      </w:r>
    </w:p>
    <w:p w14:paraId="0970BCF1" w14:textId="716D8293" w:rsidR="00390AA5" w:rsidRPr="00547227" w:rsidRDefault="003D0E61" w:rsidP="00F33EB3">
      <w:pPr>
        <w:spacing w:line="480" w:lineRule="auto"/>
        <w:rPr>
          <w:rFonts w:ascii="Arial" w:hAnsi="Arial" w:cs="Arial"/>
          <w:szCs w:val="24"/>
          <w:lang w:val="en-GB"/>
        </w:rPr>
      </w:pPr>
      <w:r w:rsidRPr="00547227">
        <w:rPr>
          <w:rFonts w:ascii="Arial" w:hAnsi="Arial" w:cs="Arial"/>
          <w:szCs w:val="24"/>
          <w:lang w:val="en-GB"/>
        </w:rPr>
        <w:fldChar w:fldCharType="end"/>
      </w:r>
    </w:p>
    <w:sectPr w:rsidR="00390AA5" w:rsidRPr="0054722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ato">
    <w:altName w:val="Calibri"/>
    <w:charset w:val="00"/>
    <w:family w:val="swiss"/>
    <w:pitch w:val="variable"/>
    <w:sig w:usb0="00000001" w:usb1="5000604B" w:usb2="00000000" w:usb3="00000000" w:csb0="00000093"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34E06B6"/>
    <w:multiLevelType w:val="hybridMultilevel"/>
    <w:tmpl w:val="F97816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1C07C66"/>
    <w:multiLevelType w:val="hybridMultilevel"/>
    <w:tmpl w:val="7512D26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4"/>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Lat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lt;record-ids&gt;&lt;item&gt;17&lt;/item&gt;&lt;item&gt;36&lt;/item&gt;&lt;item&gt;54&lt;/item&gt;&lt;item&gt;58&lt;/item&gt;&lt;item&gt;61&lt;/item&gt;&lt;item&gt;70&lt;/item&gt;&lt;item&gt;74&lt;/item&gt;&lt;item&gt;90&lt;/item&gt;&lt;item&gt;117&lt;/item&gt;&lt;item&gt;122&lt;/item&gt;&lt;item&gt;145&lt;/item&gt;&lt;item&gt;170&lt;/item&gt;&lt;item&gt;212&lt;/item&gt;&lt;item&gt;257&lt;/item&gt;&lt;item&gt;261&lt;/item&gt;&lt;item&gt;297&lt;/item&gt;&lt;item&gt;351&lt;/item&gt;&lt;item&gt;352&lt;/item&gt;&lt;item&gt;353&lt;/item&gt;&lt;/record-ids&gt;&lt;/item&gt;&lt;/Libraries&gt;"/>
  </w:docVars>
  <w:rsids>
    <w:rsidRoot w:val="00320CFB"/>
    <w:rsid w:val="00057580"/>
    <w:rsid w:val="00060095"/>
    <w:rsid w:val="00061BAA"/>
    <w:rsid w:val="00073875"/>
    <w:rsid w:val="000878F4"/>
    <w:rsid w:val="000B5FD5"/>
    <w:rsid w:val="000C102E"/>
    <w:rsid w:val="000E05A6"/>
    <w:rsid w:val="000F5F71"/>
    <w:rsid w:val="00152BEF"/>
    <w:rsid w:val="0016379F"/>
    <w:rsid w:val="001830A0"/>
    <w:rsid w:val="00207EDB"/>
    <w:rsid w:val="00320CFB"/>
    <w:rsid w:val="0034657E"/>
    <w:rsid w:val="00360140"/>
    <w:rsid w:val="00364D85"/>
    <w:rsid w:val="00365BFD"/>
    <w:rsid w:val="00367EAD"/>
    <w:rsid w:val="00390AA5"/>
    <w:rsid w:val="00394863"/>
    <w:rsid w:val="003A5B27"/>
    <w:rsid w:val="003D0E61"/>
    <w:rsid w:val="003D610E"/>
    <w:rsid w:val="00412E21"/>
    <w:rsid w:val="0042061F"/>
    <w:rsid w:val="004534A2"/>
    <w:rsid w:val="00467BD6"/>
    <w:rsid w:val="004B2A67"/>
    <w:rsid w:val="004F27A3"/>
    <w:rsid w:val="00505F3F"/>
    <w:rsid w:val="00547227"/>
    <w:rsid w:val="00552D5F"/>
    <w:rsid w:val="005916AC"/>
    <w:rsid w:val="00592954"/>
    <w:rsid w:val="005A0579"/>
    <w:rsid w:val="005D7807"/>
    <w:rsid w:val="005E46A3"/>
    <w:rsid w:val="00624706"/>
    <w:rsid w:val="00665E8E"/>
    <w:rsid w:val="00672E8A"/>
    <w:rsid w:val="006939BD"/>
    <w:rsid w:val="006A7494"/>
    <w:rsid w:val="006C5E4D"/>
    <w:rsid w:val="006F6663"/>
    <w:rsid w:val="0072053C"/>
    <w:rsid w:val="00751A10"/>
    <w:rsid w:val="007725D3"/>
    <w:rsid w:val="00791A5D"/>
    <w:rsid w:val="00792F8B"/>
    <w:rsid w:val="007B4EF0"/>
    <w:rsid w:val="007F6B86"/>
    <w:rsid w:val="008107BC"/>
    <w:rsid w:val="008423B0"/>
    <w:rsid w:val="008423B9"/>
    <w:rsid w:val="00876356"/>
    <w:rsid w:val="008A007A"/>
    <w:rsid w:val="008A171E"/>
    <w:rsid w:val="0094302F"/>
    <w:rsid w:val="00952763"/>
    <w:rsid w:val="009573C9"/>
    <w:rsid w:val="00971784"/>
    <w:rsid w:val="009B246D"/>
    <w:rsid w:val="009C6610"/>
    <w:rsid w:val="009D34B3"/>
    <w:rsid w:val="009D6717"/>
    <w:rsid w:val="00A32890"/>
    <w:rsid w:val="00A45976"/>
    <w:rsid w:val="00AA2E14"/>
    <w:rsid w:val="00AA47C7"/>
    <w:rsid w:val="00AF73FE"/>
    <w:rsid w:val="00B43282"/>
    <w:rsid w:val="00B5057E"/>
    <w:rsid w:val="00BA7458"/>
    <w:rsid w:val="00C1226F"/>
    <w:rsid w:val="00C70C04"/>
    <w:rsid w:val="00CA63F6"/>
    <w:rsid w:val="00CD6145"/>
    <w:rsid w:val="00D278AD"/>
    <w:rsid w:val="00D31A02"/>
    <w:rsid w:val="00D32CA6"/>
    <w:rsid w:val="00D742DE"/>
    <w:rsid w:val="00DA68A6"/>
    <w:rsid w:val="00DD10E3"/>
    <w:rsid w:val="00DF23E5"/>
    <w:rsid w:val="00DF56FA"/>
    <w:rsid w:val="00E16A0E"/>
    <w:rsid w:val="00E43AC9"/>
    <w:rsid w:val="00E67BA0"/>
    <w:rsid w:val="00E96925"/>
    <w:rsid w:val="00EB4039"/>
    <w:rsid w:val="00F1513D"/>
    <w:rsid w:val="00F21D3F"/>
    <w:rsid w:val="00F32C9E"/>
    <w:rsid w:val="00F33EB3"/>
    <w:rsid w:val="00FA598F"/>
    <w:rsid w:val="00FB6DFA"/>
    <w:rsid w:val="00FC78A9"/>
    <w:rsid w:val="00FD4C06"/>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4DBC2B"/>
  <w15:chartTrackingRefBased/>
  <w15:docId w15:val="{74F6CF3C-91CA-43B6-A83D-1AFFB4462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 w:type="table" w:styleId="PlainTable1">
    <w:name w:val="Plain Table 1"/>
    <w:basedOn w:val="TableNormal"/>
    <w:uiPriority w:val="41"/>
    <w:rsid w:val="00F32C9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3D0E6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D0E61"/>
    <w:rPr>
      <w:rFonts w:ascii="Lato" w:hAnsi="Lato"/>
      <w:noProof/>
      <w:color w:val="000000" w:themeColor="text1"/>
      <w:sz w:val="24"/>
      <w:lang w:val="en-US"/>
    </w:rPr>
  </w:style>
  <w:style w:type="paragraph" w:customStyle="1" w:styleId="EndNoteBibliography">
    <w:name w:val="EndNote Bibliography"/>
    <w:basedOn w:val="Normal"/>
    <w:link w:val="EndNoteBibliographyChar"/>
    <w:rsid w:val="003D0E61"/>
    <w:pPr>
      <w:spacing w:line="240" w:lineRule="auto"/>
    </w:pPr>
    <w:rPr>
      <w:noProof/>
      <w:lang w:val="en-US"/>
    </w:rPr>
  </w:style>
  <w:style w:type="character" w:customStyle="1" w:styleId="EndNoteBibliographyChar">
    <w:name w:val="EndNote Bibliography Char"/>
    <w:basedOn w:val="DefaultParagraphFont"/>
    <w:link w:val="EndNoteBibliography"/>
    <w:rsid w:val="003D0E61"/>
    <w:rPr>
      <w:rFonts w:ascii="Lato" w:hAnsi="Lato"/>
      <w:noProof/>
      <w:color w:val="000000" w:themeColor="text1"/>
      <w:sz w:val="24"/>
      <w:lang w:val="en-US"/>
    </w:rPr>
  </w:style>
  <w:style w:type="character" w:styleId="Hyperlink">
    <w:name w:val="Hyperlink"/>
    <w:basedOn w:val="DefaultParagraphFont"/>
    <w:uiPriority w:val="99"/>
    <w:unhideWhenUsed/>
    <w:rsid w:val="003D0E61"/>
    <w:rPr>
      <w:color w:val="0563C1" w:themeColor="hyperlink"/>
      <w:u w:val="single"/>
    </w:rPr>
  </w:style>
  <w:style w:type="character" w:styleId="UnresolvedMention">
    <w:name w:val="Unresolved Mention"/>
    <w:basedOn w:val="DefaultParagraphFont"/>
    <w:uiPriority w:val="99"/>
    <w:semiHidden/>
    <w:unhideWhenUsed/>
    <w:rsid w:val="003D0E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5389084">
      <w:bodyDiv w:val="1"/>
      <w:marLeft w:val="0"/>
      <w:marRight w:val="0"/>
      <w:marTop w:val="0"/>
      <w:marBottom w:val="0"/>
      <w:divBdr>
        <w:top w:val="none" w:sz="0" w:space="0" w:color="auto"/>
        <w:left w:val="none" w:sz="0" w:space="0" w:color="auto"/>
        <w:bottom w:val="none" w:sz="0" w:space="0" w:color="auto"/>
        <w:right w:val="none" w:sz="0" w:space="0" w:color="auto"/>
      </w:divBdr>
    </w:div>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publish.csiro.au/am/pdf/AM0603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ran.r-project.org/web/packages/caper/vignettes/caper.pdf"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F0EE5-F9AF-4210-9DD4-752BC063B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20</Pages>
  <Words>22582</Words>
  <Characters>128720</Characters>
  <Application>Microsoft Office Word</Application>
  <DocSecurity>0</DocSecurity>
  <Lines>1072</Lines>
  <Paragraphs>301</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5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Vera Weisbecker</cp:lastModifiedBy>
  <cp:revision>11</cp:revision>
  <dcterms:created xsi:type="dcterms:W3CDTF">2019-07-30T00:13:00Z</dcterms:created>
  <dcterms:modified xsi:type="dcterms:W3CDTF">2020-04-02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apa</vt:lpwstr>
  </property>
</Properties>
</file>